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2E52C509"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7E80E552" w:rsidR="001E096A" w:rsidRDefault="006C0723" w:rsidP="001E096A">
      <w:r>
        <w:t>Corrinne</w:t>
      </w:r>
      <w:r w:rsidR="001E096A">
        <w:t xml:space="preserve"> E Grover, Mark A Arick I</w:t>
      </w:r>
      <w:r w:rsidR="001D7ED2">
        <w:t xml:space="preserve">I, Justin </w:t>
      </w:r>
      <w:r>
        <w:t xml:space="preserve">L. </w:t>
      </w:r>
      <w:r w:rsidR="001D7ED2">
        <w:t>Conover, Adam Thrash</w:t>
      </w:r>
      <w:r w:rsidR="001E096A">
        <w:t xml:space="preserve">, </w:t>
      </w:r>
      <w:r w:rsidR="002613A6">
        <w:t xml:space="preserve">Guanjing Hu, </w:t>
      </w:r>
      <w:r w:rsidR="001E096A">
        <w:t>William S Sanders, Rubab Naqvi, Muhammad Farooq,</w:t>
      </w:r>
      <w:r w:rsidR="00D94147" w:rsidRPr="00D94147">
        <w:t xml:space="preserve"> Xiaochong</w:t>
      </w:r>
      <w:r w:rsidR="00D94147">
        <w:t xml:space="preserve"> </w:t>
      </w:r>
      <w:r w:rsidR="00FF27B6">
        <w:t>Li</w:t>
      </w:r>
      <w:r w:rsidR="00D94147">
        <w:t xml:space="preserve">, </w:t>
      </w:r>
      <w:r w:rsidR="00756A47">
        <w:t xml:space="preserve">Lei Gong, </w:t>
      </w:r>
      <w:r w:rsidR="001E096A">
        <w:t>Joann Mudge, Thiru Ramaraj, Joshua A Udall, Dani</w:t>
      </w:r>
      <w:r w:rsidR="007B6F34">
        <w:t xml:space="preserve">el G Peterson, Jodi Scheffler, </w:t>
      </w:r>
      <w:r w:rsidR="00E83116">
        <w:t xml:space="preserve">Brian Scheffler, </w:t>
      </w:r>
      <w:r w:rsidR="001E096A">
        <w:t xml:space="preserve">and </w:t>
      </w:r>
      <w:r w:rsidR="00E83116">
        <w:t>Jonathan F Wendel</w:t>
      </w:r>
    </w:p>
    <w:p w14:paraId="69C5F0DF" w14:textId="4291C9A8" w:rsidR="00AA5C4C" w:rsidRDefault="00AA5C4C">
      <w:r>
        <w:br w:type="page"/>
      </w:r>
    </w:p>
    <w:p w14:paraId="6DF202A7"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162FA17D" w14:textId="77777777" w:rsidR="00AA5C4C" w:rsidRDefault="00AA5C4C">
      <w:pPr>
        <w:rPr>
          <w:b/>
        </w:rPr>
      </w:pPr>
      <w:r>
        <w:rPr>
          <w:b/>
        </w:rPr>
        <w:br w:type="page"/>
      </w:r>
    </w:p>
    <w:p w14:paraId="7CE82219" w14:textId="785CAB96" w:rsidR="00485F39" w:rsidRPr="00C13819" w:rsidRDefault="00485F39" w:rsidP="001E096A">
      <w:pPr>
        <w:rPr>
          <w:b/>
        </w:rPr>
      </w:pPr>
      <w:r w:rsidRPr="00C13819">
        <w:rPr>
          <w:b/>
        </w:rPr>
        <w:lastRenderedPageBreak/>
        <w:t>Introduction</w:t>
      </w:r>
    </w:p>
    <w:p w14:paraId="70711B28" w14:textId="5810A683"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Pr>
          <w:i/>
        </w:rPr>
        <w:t>Gossypieae</w:t>
      </w:r>
      <w:r>
        <w:t xml:space="preserve">, </w:t>
      </w:r>
      <w:r w:rsidR="003E25AC">
        <w:t xml:space="preserve">is </w:t>
      </w:r>
      <w:r w:rsidR="00AA5C4C">
        <w:t xml:space="preserve">the </w:t>
      </w:r>
      <w:r w:rsidR="003E25AC">
        <w:t>prevalence of long-distance, trans-oceanic dispersal</w:t>
      </w:r>
      <w:r w:rsidR="00470BB8">
        <w:t xml:space="preserve"> {Wendel, 2015 #126}</w:t>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FA6621">
        <w:t>{Wendel, 1989 #14}</w:t>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FA6621">
        <w:t>{Dejoode, 1992 #1;Fryxell, 1979 #11;Stephens, 1958 #12;Stephens, 1966 #13;Wendel, 1989 #14;Wendel, 1992 #15;Wendel, 1990 #16;Wendel, 1990 #17;Wendel, 2003 #18;Seelanan, 1997 #19}</w:t>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molecular divergence estimates derived from </w:t>
      </w:r>
      <w:r w:rsidR="00426D24">
        <w:t>both 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FA6621">
        <w:t>{Seelanan, 1997 #19;Cronn, 2002 #26}</w:t>
      </w:r>
      <w:r w:rsidR="006004F3">
        <w:t>.</w:t>
      </w:r>
    </w:p>
    <w:p w14:paraId="65F1857C" w14:textId="358AF907"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Lewton)</w:t>
      </w:r>
      <w:r w:rsidR="00FA6621">
        <w:t>{Morden, 2017 #125}{Bates, 1990 #20;Sherwood, 2014 #21}</w:t>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FA6621">
        <w:t>{Service, 2012 #22;Sherwood, 2014 #21}</w:t>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FA6621">
        <w:t>{Sherwood, 2014 #21}</w:t>
      </w:r>
      <w:r w:rsidR="00442C92">
        <w:t xml:space="preserve">{Morden, 2017 #125}. A remarkable amount of diversity within and among species has been detected, particularly given the demographic history of </w:t>
      </w:r>
      <w:r w:rsidR="00442C92">
        <w:rPr>
          <w:i/>
        </w:rPr>
        <w:t>Kokia</w:t>
      </w:r>
      <w:r w:rsidR="00442C92">
        <w:t>, which includes the original genetic bottleneck associated with dispersal to the Hawaiian Islands, subsequent inter-island dispersals, and the subsequent bottlenecks due to habitat loss and the introduction of competitive and/or damaging alien species {Morden, 2017 #125}</w:t>
      </w:r>
      <w:r w:rsidR="00FA6621">
        <w:t>{Sherwood, 2014 #21}</w:t>
      </w:r>
      <w:r w:rsidR="00442C92">
        <w:t>.</w:t>
      </w:r>
    </w:p>
    <w:p w14:paraId="3E2BB3F5" w14:textId="1880CED7"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FA6621">
        <w:t>{Hutchinson, 1937 #25;Hutchinson, 1943 #29}</w:t>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0E866F7B"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470BB8">
        <w:t>{Wendel, 2015 #126}</w:t>
      </w:r>
      <w:r w:rsidR="00696FEF">
        <w:t xml:space="preserve"> </w:t>
      </w:r>
      <w:r w:rsidR="00A51DD4">
        <w:t xml:space="preserve">and, in the case of </w:t>
      </w:r>
      <w:r w:rsidR="00A51DD4">
        <w:rPr>
          <w:i/>
        </w:rPr>
        <w:t>Kokia</w:t>
      </w:r>
      <w:r w:rsidR="00A51DD4">
        <w:t xml:space="preserve">, for assessments of current status and diversity </w:t>
      </w:r>
      <w:r w:rsidR="00FA6621">
        <w:t>{Morden, 2017 #125}</w:t>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endel, 2015 #126}</w:t>
      </w:r>
      <w:r w:rsidR="00696FEF">
        <w:rPr>
          <w:i/>
        </w:rPr>
        <w:t xml:space="preserve">, </w:t>
      </w:r>
      <w:r w:rsidR="00696FEF">
        <w:t xml:space="preserve">i.e., approximately 2% versus 3.6% </w:t>
      </w:r>
      <w:r w:rsidR="00FA6621">
        <w:t>{Cronn, 2002 #26}</w:t>
      </w:r>
      <w:r w:rsidR="00696FEF">
        <w:t xml:space="preserve">{Flagel, 2012 #128},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FA6621">
        <w:t>{Hutchinson, 1947 #23;Seelanan, 1997 #19;Fryxell, 1968 #28}</w:t>
      </w:r>
      <w:r w:rsidR="003D3D4C">
        <w:t xml:space="preserve">. </w:t>
      </w:r>
    </w:p>
    <w:p w14:paraId="173DCC78" w14:textId="1D831C7C"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 xml:space="preserve">Hawaiian archipelago, </w:t>
      </w:r>
      <w:r w:rsidR="00E513C4">
        <w:t xml:space="preserve">whose modern members </w:t>
      </w:r>
      <w:r w:rsidR="008772EF">
        <w:t>began to emerge only about</w:t>
      </w:r>
      <w:r w:rsidR="00E513C4">
        <w:t xml:space="preserve"> </w:t>
      </w:r>
      <w:commentRangeStart w:id="0"/>
      <w:r w:rsidR="00E513C4">
        <w:t>4-6</w:t>
      </w:r>
      <w:commentRangeEnd w:id="0"/>
      <w:r w:rsidR="00E513C4">
        <w:rPr>
          <w:rStyle w:val="CommentReference"/>
        </w:rPr>
        <w:commentReference w:id="0"/>
      </w:r>
      <w:r w:rsidR="00E513C4">
        <w:t xml:space="preserve"> </w:t>
      </w:r>
      <w:r w:rsidR="008772EF">
        <w:t xml:space="preserve"> </w:t>
      </w:r>
      <w:commentRangeStart w:id="1"/>
      <w:r w:rsidR="008772EF">
        <w:t xml:space="preserve"> mya</w:t>
      </w:r>
      <w:commentRangeEnd w:id="1"/>
      <w:r w:rsidR="00C34EE2">
        <w:t xml:space="preserve"> </w:t>
      </w:r>
      <w:r w:rsidR="00E513C4">
        <w:t>{Flinders, 2010 #129}</w:t>
      </w:r>
      <w:r w:rsidR="008E4D83">
        <w:rPr>
          <w:rStyle w:val="CommentReference"/>
        </w:rPr>
        <w:commentReference w:id="1"/>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FA6621">
        <w:t>{Seelanan, 1997 #19}</w:t>
      </w:r>
      <w:r w:rsidR="00C34EE2">
        <w:t>.</w:t>
      </w:r>
      <w:r w:rsidR="00983911">
        <w:t xml:space="preserve"> </w:t>
      </w:r>
    </w:p>
    <w:p w14:paraId="2771C46A" w14:textId="7FF77C36"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w:t>
      </w:r>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As the</w:t>
      </w:r>
      <w:r w:rsidR="008523D3">
        <w:t>y are</w:t>
      </w:r>
      <w:r w:rsidR="00442C92">
        <w:t xml:space="preserve"> 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4891B039" w:rsidR="00594625" w:rsidRDefault="00594625" w:rsidP="00594625">
      <w:r>
        <w:t xml:space="preserve">The </w:t>
      </w:r>
      <w:r w:rsidR="000D2ABF">
        <w:t xml:space="preserve">reads </w:t>
      </w:r>
      <w:r>
        <w:t>were trimmed and filtered with Trimmomatic v0.32</w:t>
      </w:r>
      <w:r w:rsidR="001C7EC1">
        <w:t xml:space="preserve"> </w:t>
      </w:r>
      <w:r w:rsidR="00FA6621">
        <w:t>{Bolger, 2014 #35}</w:t>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142C3AA7"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at </w:t>
      </w:r>
      <w:r w:rsidR="00FF27B6">
        <w:t>BerryGenomics (Beijing)</w:t>
      </w:r>
      <w:r w:rsidR="00AC2B03">
        <w:t xml:space="preserve">. </w:t>
      </w:r>
      <w:r>
        <w:t xml:space="preserve">MEGAHIT commit:02102e1 </w:t>
      </w:r>
      <w:r w:rsidR="00FA6621">
        <w:t>{Li, 2015 #107}</w:t>
      </w:r>
      <w:r w:rsidR="00AC2B03">
        <w:t xml:space="preserve"> </w:t>
      </w:r>
      <w:r>
        <w:t>was used to assemble the RNA data into transcripts.</w:t>
      </w:r>
    </w:p>
    <w:p w14:paraId="3DC99DF2" w14:textId="794022F3" w:rsidR="00931973" w:rsidRDefault="00594625" w:rsidP="003F496A">
      <w:r>
        <w:t xml:space="preserve">The trimmed DNA data and RNA assembly were </w:t>
      </w:r>
      <w:r w:rsidR="000D2ABF">
        <w:t xml:space="preserve">jointly </w:t>
      </w:r>
      <w:r>
        <w:t xml:space="preserve">assembled via ABySS v2.0.1 </w:t>
      </w:r>
      <w:r w:rsidR="00FA6621">
        <w:t>{Simpson, 2009 #103}</w:t>
      </w:r>
      <w:r w:rsidR="003F496A">
        <w:t>,</w:t>
      </w:r>
      <w:r>
        <w:t xml:space="preserve"> using every 5th kmer value from 65 through 200. The assembly with the highest E-size </w:t>
      </w:r>
      <w:r w:rsidR="00FA6621">
        <w:t>{Salzberg, 2012 #104}</w:t>
      </w:r>
      <w:r>
        <w:t xml:space="preserve"> was retained for improvement and analysis. Each retained assembly was</w:t>
      </w:r>
      <w:r w:rsidR="008523D3">
        <w:t xml:space="preserve"> </w:t>
      </w:r>
      <w:r>
        <w:t xml:space="preserve">further scaffolded with ABySS using the MEGAHIT-derived transcripts. ABySS Sealer v2.0.1 \cite{Paulino2015} was used to fill gaps in the scaffolded assembly using every 10th kmer starting at 100 and decreasing to 30. </w:t>
      </w:r>
      <w:commentRangeStart w:id="2"/>
      <w:r>
        <w:t xml:space="preserve">Pilon </w:t>
      </w:r>
      <w:commentRangeEnd w:id="2"/>
      <w:r>
        <w:rPr>
          <w:rStyle w:val="CommentReference"/>
        </w:rPr>
        <w:commentReference w:id="2"/>
      </w:r>
      <w:r>
        <w:t xml:space="preserve">v1.22 </w:t>
      </w:r>
      <w:r w:rsidR="00FA6621">
        <w:t>{Walker, 2014 #105}</w:t>
      </w:r>
      <w:r>
        <w:t xml:space="preserve"> polished the resulting gap-filled assembly using all trimmed DNA data. </w:t>
      </w:r>
      <w:r w:rsidR="003F496A">
        <w:t xml:space="preserve">QUAST v4.5 </w:t>
      </w:r>
      <w:r w:rsidR="00FA6621">
        <w:t>{Gurevich, 2013 #106}</w:t>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2C89B951" w:rsidR="00594625" w:rsidRPr="00594625" w:rsidRDefault="00594625" w:rsidP="00594625">
      <w:r w:rsidRPr="00594625">
        <w:t>MAKER (v2.31.6)</w:t>
      </w:r>
      <w:r w:rsidR="003F496A">
        <w:t xml:space="preserve"> </w:t>
      </w:r>
      <w:r w:rsidR="00FA6621">
        <w:t>{Holt, 2011 #98}</w:t>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Genemark (v4.3.3) </w:t>
      </w:r>
      <w:r w:rsidR="00FA6621">
        <w:t>{Lomsadze, 2005 #102}</w:t>
      </w:r>
      <w:r w:rsidR="003F496A">
        <w:t xml:space="preserve"> </w:t>
      </w:r>
      <w:r w:rsidRPr="00594625">
        <w:t xml:space="preserve">and retained for MAKER training. At the same time, BUSCO (v2) BUSCO (v2) </w:t>
      </w:r>
      <w:r w:rsidR="00FA6621">
        <w:t>{Simão, 2015 #96}</w:t>
      </w:r>
      <w:r w:rsidR="003F496A">
        <w:t xml:space="preserve"> </w:t>
      </w:r>
      <w:r w:rsidRPr="00594625">
        <w:t>was used both to train Augustus and create a Snap model</w:t>
      </w:r>
      <w:r w:rsidR="003F496A">
        <w:t xml:space="preserve"> </w:t>
      </w:r>
      <w:r w:rsidR="00FA6621">
        <w:t>{Korf, 2004 #97}</w:t>
      </w:r>
      <w:r w:rsidRPr="00594625">
        <w:t>. Finally, Trinity (v2.2.0)</w:t>
      </w:r>
      <w:r w:rsidR="003F496A">
        <w:t xml:space="preserve"> </w:t>
      </w:r>
      <w:r w:rsidR="00FA6621">
        <w:t>{Grabherr, 2011 #99}</w:t>
      </w:r>
      <w:r w:rsidRPr="00594625">
        <w:t xml:space="preserve"> was used to create an RNASeq-assembly to pass to MAKER as EST evidence. The first pass of MAKER was run using the combination of: (1) the output from Genemark, (2) the BUSCO-generated Snap model, (3) the BUSCO-trained Augustus </w:t>
      </w:r>
      <w:r w:rsidR="00FA6621">
        <w:t>{Stanke, 2008 #100}</w:t>
      </w:r>
      <w:r w:rsidR="003F496A">
        <w:t xml:space="preserve"> </w:t>
      </w:r>
      <w:r w:rsidRPr="00594625">
        <w:t>model, (4) the Trinity RNASeq-assembly as ESTs, and (5) the UniProt protein database</w:t>
      </w:r>
      <w:r w:rsidR="003F496A">
        <w:t xml:space="preserve"> </w:t>
      </w:r>
      <w:r w:rsidR="00FA6621">
        <w:t>{The UniProt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77777" w:rsidR="00FA2E63" w:rsidRDefault="00FA2E63" w:rsidP="00FA2E63">
      <w:pPr>
        <w:rPr>
          <w:i/>
        </w:rPr>
      </w:pPr>
      <w:r>
        <w:rPr>
          <w:i/>
        </w:rPr>
        <w:t>dN/dS</w:t>
      </w:r>
      <w:r w:rsidRPr="002474F9">
        <w:rPr>
          <w:i/>
        </w:rPr>
        <w:t xml:space="preserve"> Estimation</w:t>
      </w:r>
      <w:r>
        <w:rPr>
          <w:i/>
        </w:rPr>
        <w:t xml:space="preserve"> and Timing of Divergence </w:t>
      </w:r>
    </w:p>
    <w:p w14:paraId="6450BB0F" w14:textId="29355361"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8523D3">
        <w:t xml:space="preserve">{Paterson, 2012 #42},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FA6621">
        <w:t>{Emms,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Eddy, 2004 #130}</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19DEED5A" w14:textId="2104521A" w:rsidR="00117A32"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FA6621">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w:t>
      </w:r>
      <w:commentRangeStart w:id="3"/>
      <w:r w:rsidR="00150F93">
        <w:t>upper-limit average</w:t>
      </w:r>
      <w:commentRangeEnd w:id="3"/>
      <w:r w:rsidR="000D2ABF">
        <w:rPr>
          <w:rStyle w:val="CommentReference"/>
        </w:rPr>
        <w:commentReference w:id="3"/>
      </w:r>
      <w:r w:rsidR="00150F93">
        <w:t xml:space="preserv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commentRangeStart w:id="4"/>
      <w:r w:rsidR="00364235">
        <w:t>T</w:t>
      </w:r>
      <w:r w:rsidR="009E65C9">
        <w:t xml:space="preserve">otal divergence time between each pairwise group was </w:t>
      </w:r>
      <w:r w:rsidR="00364235">
        <w:t>estima</w:t>
      </w:r>
      <w:r w:rsidR="009E65C9">
        <w:t xml:space="preserve">ted </w:t>
      </w:r>
      <w:r w:rsidR="00973A4A">
        <w:t xml:space="preserve">twice </w:t>
      </w:r>
      <w:r w:rsidR="009E65C9">
        <w:t>using the equation T=</w:t>
      </w:r>
      <w:r w:rsidR="000E5256" w:rsidRPr="008E6803">
        <w:rPr>
          <w:i/>
        </w:rPr>
        <w:t>dS</w:t>
      </w:r>
      <w:r w:rsidR="009E65C9">
        <w:t xml:space="preserve">/(2r) where r is the absolute rate of synonymous substitutions of Adh genes in </w:t>
      </w:r>
      <w:r w:rsidR="00973A4A">
        <w:t xml:space="preserve">either </w:t>
      </w:r>
      <w:r w:rsidR="009E65C9">
        <w:t>palms (2.6</w:t>
      </w:r>
      <w:r w:rsidR="00364235">
        <w:t>e</w:t>
      </w:r>
      <w:r w:rsidR="009E65C9" w:rsidRPr="00EA4D66">
        <w:rPr>
          <w:vertAlign w:val="superscript"/>
        </w:rPr>
        <w:t>-9</w:t>
      </w:r>
      <w:r w:rsidR="009E65C9">
        <w:t xml:space="preserve"> </w:t>
      </w:r>
      <w:r w:rsidR="00EF725F">
        <w:t xml:space="preserve">substitutions </w:t>
      </w:r>
      <w:r w:rsidR="00364235">
        <w:t>*</w:t>
      </w:r>
      <w:r w:rsidR="009E65C9">
        <w:t xml:space="preserve"> substitution site</w:t>
      </w:r>
      <w:r w:rsidR="00EF725F" w:rsidRPr="00EA4D66">
        <w:rPr>
          <w:vertAlign w:val="superscript"/>
        </w:rPr>
        <w:t>-1</w:t>
      </w:r>
      <w:r w:rsidR="00EF725F">
        <w:t xml:space="preserve"> </w:t>
      </w:r>
      <w:r w:rsidR="00364235">
        <w:t>*</w:t>
      </w:r>
      <w:r w:rsidR="009E65C9">
        <w:t xml:space="preserve"> year</w:t>
      </w:r>
      <w:r w:rsidR="00EF725F" w:rsidRPr="00EA4D66">
        <w:rPr>
          <w:vertAlign w:val="superscript"/>
        </w:rPr>
        <w:t>-1</w:t>
      </w:r>
      <w:r w:rsidR="00EF725F">
        <w:t xml:space="preserve">) </w:t>
      </w:r>
      <w:r w:rsidR="00FA6621">
        <w:t>{Cronn, 2002 #26;Morton, 1996 #32}</w:t>
      </w:r>
      <w:r w:rsidR="00A245C9">
        <w:t xml:space="preserve"> </w:t>
      </w:r>
      <w:r w:rsidR="00EF725F">
        <w:t>or members of Brassicaceae (1.5</w:t>
      </w:r>
      <w:r w:rsidR="00364235">
        <w:t>e</w:t>
      </w:r>
      <w:r w:rsidR="00EF725F" w:rsidRPr="00EA4D66">
        <w:rPr>
          <w:vertAlign w:val="superscript"/>
        </w:rPr>
        <w:t>-8</w:t>
      </w:r>
      <w:r w:rsidR="00EF725F">
        <w:t xml:space="preserve"> substitutions </w:t>
      </w:r>
      <w:r w:rsidR="00364235">
        <w:t>*</w:t>
      </w:r>
      <w:r w:rsidR="00EF725F">
        <w:t xml:space="preserve"> synonymous site</w:t>
      </w:r>
      <w:r w:rsidR="00EF725F" w:rsidRPr="00EA4D66">
        <w:rPr>
          <w:vertAlign w:val="superscript"/>
        </w:rPr>
        <w:t>-1</w:t>
      </w:r>
      <w:r w:rsidR="00EF725F">
        <w:t xml:space="preserve"> </w:t>
      </w:r>
      <w:r w:rsidR="00364235">
        <w:t>*</w:t>
      </w:r>
      <w:r w:rsidR="00EF725F">
        <w:t xml:space="preserve"> year</w:t>
      </w:r>
      <w:r w:rsidR="00EF725F" w:rsidRPr="00EA4D66">
        <w:rPr>
          <w:vertAlign w:val="superscript"/>
        </w:rPr>
        <w:t>-1</w:t>
      </w:r>
      <w:r w:rsidR="00EF725F">
        <w:t>)</w:t>
      </w:r>
      <w:r w:rsidR="00A245C9">
        <w:t xml:space="preserve"> </w:t>
      </w:r>
      <w:r w:rsidR="00FA6621">
        <w:t>{Koch, 2000 #30}</w:t>
      </w:r>
      <w:r w:rsidR="009E65C9">
        <w:t xml:space="preserve">. </w:t>
      </w:r>
      <w:commentRangeEnd w:id="4"/>
      <w:r w:rsidR="000D2ABF">
        <w:rPr>
          <w:rStyle w:val="CommentReference"/>
        </w:rPr>
        <w:commentReference w:id="4"/>
      </w:r>
    </w:p>
    <w:p w14:paraId="1844546A" w14:textId="10671B43" w:rsidR="00117A32" w:rsidRDefault="00117A32" w:rsidP="00D732FA">
      <w:pPr>
        <w:rPr>
          <w:i/>
        </w:rPr>
      </w:pPr>
      <w:r>
        <w:rPr>
          <w:i/>
        </w:rPr>
        <w:t>Copy Number Variation Estimation</w:t>
      </w:r>
    </w:p>
    <w:p w14:paraId="495CC727" w14:textId="43FDCA62"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r the “missing” genes via gmap {Wu, 2005 #131}</w:t>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1D1D0AD3"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FA6621">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FA6621">
        <w:t>{Hendrix, 2005 #36;Wendel, 2002 #37}</w:t>
      </w:r>
      <w:r w:rsidRPr="00EA4D66">
        <w:t xml:space="preserve"> and combined as input into the RepeatExplorer pipeline</w:t>
      </w:r>
      <w:r w:rsidR="002B679B">
        <w:t xml:space="preserve"> </w:t>
      </w:r>
      <w:r w:rsidR="00FA6621">
        <w:t>{Novák,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FA6621">
        <w:t>{Smit, 2013-2015 #40}</w:t>
      </w:r>
      <w:r w:rsidR="00091D34">
        <w:t xml:space="preserve"> </w:t>
      </w:r>
      <w:r w:rsidRPr="00091D34">
        <w:t xml:space="preserve">using </w:t>
      </w:r>
      <w:r w:rsidRPr="00EA4D66">
        <w:t xml:space="preserve">a custom library derived from a combination of Repbase version WHATEVER </w:t>
      </w:r>
      <w:r w:rsidR="00FA6621">
        <w:t>{Bao, 2015 #41}</w:t>
      </w:r>
      <w:r w:rsidRPr="00EA4D66">
        <w:t xml:space="preserve"> and previously annotated cotton repeats </w:t>
      </w:r>
      <w:r w:rsidR="00FA6621">
        <w:t>{Paterson, 2012 #42;Grover, 2008 #58;Grover, 2007 #62;Grover, 2004 #63;Hawkins, 2006 #65}</w:t>
      </w:r>
      <w:r w:rsidRPr="00091D34">
        <w:t>.</w:t>
      </w:r>
      <w:r w:rsidR="00315614">
        <w:t xml:space="preserve"> A cutoff of 0.01% read representation is common; however, we evaluated the suitability of this cut using a log of diminishing returns (</w:t>
      </w:r>
      <w:r w:rsidR="00315614" w:rsidRPr="008523D3">
        <w:rPr>
          <w:highlight w:val="yellow"/>
        </w:rPr>
        <w:t>FIGURE</w:t>
      </w:r>
      <w:r w:rsidR="00315614">
        <w:t xml:space="preserve"> </w:t>
      </w:r>
      <w:r w:rsidR="00EC5CA9">
        <w:t>Cutoff</w:t>
      </w:r>
      <w:r w:rsidR="00315614">
        <w:t xml:space="preserve">; </w:t>
      </w:r>
      <w:hyperlink r:id="rId13" w:history="1">
        <w:r w:rsidR="002B679B" w:rsidRPr="00DC5C67">
          <w:rPr>
            <w:rStyle w:val="Hyperlink"/>
          </w:rPr>
          <w:t>https://github.com/Wendellab/KokiaKirkii</w:t>
        </w:r>
      </w:hyperlink>
      <w:r w:rsidR="00315614">
        <w:t xml:space="preserve">). </w:t>
      </w:r>
    </w:p>
    <w:p w14:paraId="4DCC15E9" w14:textId="0EB241CC"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FA6621">
        <w:t>{Team, 2017 #66}</w:t>
      </w:r>
      <w:r w:rsidR="003F7146">
        <w:t>;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5796995A"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FA6621">
        <w:t>{Kelly, 2015 #68}</w:t>
      </w:r>
      <w:r>
        <w:t xml:space="preserve"> and dandelion</w:t>
      </w:r>
      <w:r w:rsidR="003F7146">
        <w:t xml:space="preserve"> </w:t>
      </w:r>
      <w:r w:rsidR="00FA6621">
        <w:t>{Ferreira de Carvalho, 2016 #67}</w:t>
      </w:r>
      <w:r>
        <w:t xml:space="preserve">. Briefly, an all-versus-all BLASTn </w:t>
      </w:r>
      <w:r w:rsidR="00FA6621">
        <w:t>{Boratyn, 2013 #69}</w:t>
      </w:r>
      <w:r w:rsidR="00953E24">
        <w:t xml:space="preserve"> </w:t>
      </w:r>
      <w:r w:rsidR="00FA6621">
        <w:t>{Altschul, 1990 #70}</w:t>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and the model with the highest confidence was determined via Bayesian Information Criterion</w:t>
      </w:r>
      <w:r w:rsidR="00953E24">
        <w:t xml:space="preserve"> </w:t>
      </w:r>
      <w:r w:rsidR="00FA6621">
        <w:t>{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0CE36148" w:rsidR="004E5F56" w:rsidRPr="00EA4D66" w:rsidRDefault="00C908C6" w:rsidP="004E5F56">
      <w:r>
        <w:t xml:space="preserve">Comparison of abundance </w:t>
      </w:r>
      <w:r w:rsidR="0088197C">
        <w:t xml:space="preserv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FA6621">
        <w:t>{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w:t>
      </w:r>
      <w:r w:rsidR="00FA6621">
        <w:t>{Benjamini,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5B23B8A3"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FA6621">
        <w:t>{McKenna, 2010 #122;DePristo, 2011 #123;Van der Auwera, 2002 #124}</w:t>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FA6621">
        <w:t>{Team, 2017 #66}</w:t>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53AD950D" w:rsidR="00C908C6" w:rsidRDefault="00611C13" w:rsidP="001E096A">
      <w:r>
        <w:t xml:space="preserve">ABySS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Table</w:t>
      </w:r>
      <w:r w:rsidR="001E527B">
        <w:t xml:space="preserve"> </w:t>
      </w:r>
      <w:r w:rsidR="001E527B" w:rsidRPr="00101FBC">
        <w:rPr>
          <w:color w:val="FF0000"/>
        </w:rPr>
        <w:t xml:space="preserve"> XX</w:t>
      </w:r>
      <w:r>
        <w:t xml:space="preserve"> Assembly Stats; estimated genome size for </w:t>
      </w:r>
      <w:r>
        <w:rPr>
          <w:i/>
        </w:rPr>
        <w:t xml:space="preserve">K. drynarioides </w:t>
      </w:r>
      <w:r>
        <w:t>= 590 Mb</w:t>
      </w:r>
      <w:r w:rsidR="00D70169">
        <w:t xml:space="preserve"> {Wendel, 2002 #37}</w:t>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FA6621">
        <w:t>{Simão, 2015 #96}</w:t>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FA6621">
        <w:t>{Paterson, 2012 #42}</w:t>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2A7BAFDD"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w:t>
      </w:r>
      <w:commentRangeStart w:id="5"/>
      <w:r w:rsidR="00713285">
        <w:t xml:space="preserve">dS </w:t>
      </w:r>
      <w:r w:rsidR="00E94846">
        <w:t>&gt;</w:t>
      </w:r>
      <w:r w:rsidR="00713285">
        <w:t xml:space="preserve"> 0.6</w:t>
      </w:r>
      <w:r w:rsidR="00E94846">
        <w:t xml:space="preserve"> </w:t>
      </w:r>
      <w:commentRangeEnd w:id="5"/>
      <w:r w:rsidR="00544FBF">
        <w:rPr>
          <w:rStyle w:val="CommentReference"/>
        </w:rPr>
        <w:commentReference w:id="5"/>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commentRangeStart w:id="6"/>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w:t>
      </w:r>
      <w:commentRangeEnd w:id="6"/>
      <w:r w:rsidR="00544FBF">
        <w:rPr>
          <w:rStyle w:val="CommentReference"/>
        </w:rPr>
        <w:commentReference w:id="6"/>
      </w:r>
      <w:r w:rsidR="00634E5B">
        <w:t>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 (STAT TEST HERE?)</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3854A93A" w14:textId="63955CA1" w:rsidR="00CE358F" w:rsidRDefault="00D53B92" w:rsidP="00CE358F">
      <w:r>
        <w:t>D</w:t>
      </w:r>
      <w:r w:rsidR="00CE358F">
        <w:t>ivergence time</w:t>
      </w:r>
      <w:r>
        <w:t>s</w:t>
      </w:r>
      <w:r w:rsidR="00CE358F">
        <w:t xml:space="preserve"> between </w:t>
      </w:r>
      <w:r w:rsidR="00CE358F" w:rsidRPr="00CE358F">
        <w:rPr>
          <w:i/>
        </w:rPr>
        <w:t>G. kirkii</w:t>
      </w:r>
      <w:r w:rsidR="00CE358F">
        <w:t xml:space="preserve"> and </w:t>
      </w:r>
      <w:r w:rsidR="00CE358F" w:rsidRPr="00CE358F">
        <w:rPr>
          <w:i/>
        </w:rPr>
        <w:t>K. drynario</w:t>
      </w:r>
      <w:r w:rsidR="002704A2">
        <w:rPr>
          <w:i/>
        </w:rPr>
        <w:t>i</w:t>
      </w:r>
      <w:r w:rsidR="00CE358F" w:rsidRPr="00CE358F">
        <w:rPr>
          <w:i/>
        </w:rPr>
        <w:t>des</w:t>
      </w:r>
      <w:r w:rsidR="00CE358F">
        <w:t xml:space="preserve"> we</w:t>
      </w:r>
      <w:r>
        <w:t xml:space="preserve">re estimated using </w:t>
      </w:r>
      <w:r w:rsidR="002704A2">
        <w:t xml:space="preserve">the </w:t>
      </w:r>
      <w:r w:rsidR="00443541">
        <w:t>evolutionary</w:t>
      </w:r>
      <w:commentRangeStart w:id="7"/>
      <w:r w:rsidR="00443541">
        <w:t xml:space="preserve"> rate</w:t>
      </w:r>
      <w:r w:rsidR="002704A2">
        <w:t xml:space="preserve"> of </w:t>
      </w:r>
      <w:r w:rsidR="00D14976">
        <w:rPr>
          <w:i/>
        </w:rPr>
        <w:t>a</w:t>
      </w:r>
      <w:r w:rsidR="002704A2" w:rsidRPr="00D14976">
        <w:rPr>
          <w:i/>
        </w:rPr>
        <w:t>dhA</w:t>
      </w:r>
      <w:r w:rsidR="002704A2">
        <w:t xml:space="preserve"> from </w:t>
      </w:r>
      <w:r w:rsidR="00624C19">
        <w:t xml:space="preserve">well-represented </w:t>
      </w:r>
      <w:r w:rsidR="00920024">
        <w:t xml:space="preserve">angiosperm </w:t>
      </w:r>
      <w:r w:rsidR="00624C19">
        <w:t>lineages in the fossil record (</w:t>
      </w:r>
      <w:r w:rsidR="002704A2">
        <w:t>palms and brassica</w:t>
      </w:r>
      <w:r w:rsidR="00624C19">
        <w:t>)</w:t>
      </w:r>
      <w:r w:rsidR="002704A2">
        <w:t xml:space="preserve"> as upper- and lower-estimates, respective</w:t>
      </w:r>
      <w:commentRangeEnd w:id="7"/>
      <w:r w:rsidR="00544FBF">
        <w:rPr>
          <w:rStyle w:val="CommentReference"/>
        </w:rPr>
        <w:commentReference w:id="7"/>
      </w:r>
      <w:r w:rsidR="002704A2">
        <w:t>ly</w:t>
      </w:r>
      <w:r w:rsidR="00443541">
        <w:t xml:space="preserve">. These rates have previously been used to estimate the evolutionary distance </w:t>
      </w:r>
      <w:r w:rsidR="00624C19">
        <w:t xml:space="preserve">within </w:t>
      </w:r>
      <w:r w:rsidRPr="00624C19">
        <w:rPr>
          <w:i/>
        </w:rPr>
        <w:t>Gossypieae</w:t>
      </w:r>
      <w:r w:rsidR="00D14976">
        <w:t xml:space="preserve"> and represent the highest and lowest published estimates of </w:t>
      </w:r>
      <w:r w:rsidR="00D14976" w:rsidRPr="00D53B92">
        <w:rPr>
          <w:i/>
        </w:rPr>
        <w:t>adhA</w:t>
      </w:r>
      <w:r w:rsidR="00D14976">
        <w:t xml:space="preserve"> evolution</w:t>
      </w:r>
      <w:r w:rsidR="00081FCB">
        <w:t xml:space="preserve">. </w:t>
      </w:r>
      <w:r>
        <w:t>T</w:t>
      </w:r>
      <w:r w:rsidR="00920024">
        <w:t xml:space="preserve">he </w:t>
      </w:r>
      <w:r>
        <w:t xml:space="preserve">(faster) </w:t>
      </w:r>
      <w:r w:rsidR="00AA7BE3">
        <w:t>brassica</w:t>
      </w:r>
      <w:r w:rsidR="00920024">
        <w:t xml:space="preserve"> divergence rate</w:t>
      </w:r>
      <w:r>
        <w:t xml:space="preserve"> estimates that</w:t>
      </w:r>
      <w:r w:rsidR="00920024">
        <w:t xml:space="preserve"> </w:t>
      </w:r>
      <w:r w:rsidR="00920024" w:rsidRPr="00AA7BE3">
        <w:rPr>
          <w:i/>
        </w:rPr>
        <w:t>Gossypium</w:t>
      </w:r>
      <w:r w:rsidR="00920024">
        <w:t xml:space="preserve"> diverged from </w:t>
      </w:r>
      <w:r w:rsidR="000E0CD8">
        <w:t xml:space="preserve">the </w:t>
      </w:r>
      <w:r w:rsidR="00AA7BE3" w:rsidRPr="00FC627A">
        <w:rPr>
          <w:i/>
        </w:rPr>
        <w:t>Kokia</w:t>
      </w:r>
      <w:r w:rsidR="00AA7BE3">
        <w:t xml:space="preserve"> and </w:t>
      </w:r>
      <w:r w:rsidR="00AA7BE3" w:rsidRPr="00FC627A">
        <w:rPr>
          <w:i/>
        </w:rPr>
        <w:t>Gossypioides</w:t>
      </w:r>
      <w:r w:rsidR="00AA7BE3">
        <w:t xml:space="preserve"> </w:t>
      </w:r>
      <w:r w:rsidR="000E0CD8">
        <w:t xml:space="preserve">lineage </w:t>
      </w:r>
      <w:r w:rsidR="00AA7BE3">
        <w:t xml:space="preserve">between 2.47 and 2.70 MYA, </w:t>
      </w:r>
      <w:r>
        <w:t>and the sister genera</w:t>
      </w:r>
      <w:r w:rsidR="00AA7BE3">
        <w:t xml:space="preserve"> </w:t>
      </w:r>
      <w:r w:rsidR="00AA7BE3" w:rsidRPr="00D53B92">
        <w:rPr>
          <w:i/>
        </w:rPr>
        <w:t>Kokia</w:t>
      </w:r>
      <w:r w:rsidR="00AA7BE3">
        <w:t xml:space="preserve"> and </w:t>
      </w:r>
      <w:r w:rsidR="00AA7BE3" w:rsidRPr="00FC627A">
        <w:rPr>
          <w:i/>
        </w:rPr>
        <w:t>Gossypioides</w:t>
      </w:r>
      <w:r w:rsidR="00AA7BE3">
        <w:t xml:space="preserve"> </w:t>
      </w:r>
      <w:r>
        <w:t xml:space="preserve">subsequently </w:t>
      </w:r>
      <w:r w:rsidR="00AA7BE3">
        <w:t xml:space="preserve">diverged from each other approximately 1.27 MYA. </w:t>
      </w:r>
      <w:r w:rsidR="00992F04">
        <w:t>T</w:t>
      </w:r>
      <w:r w:rsidR="00AA7BE3">
        <w:t xml:space="preserve">he </w:t>
      </w:r>
      <w:r w:rsidR="00992F04">
        <w:t>(slower) palm</w:t>
      </w:r>
      <w:r w:rsidR="00AA7BE3">
        <w:t xml:space="preserve"> divergence rate </w:t>
      </w:r>
      <w:r w:rsidR="00992F04">
        <w:t xml:space="preserve">estimates a </w:t>
      </w:r>
      <w:r w:rsidR="000E0CD8">
        <w:t xml:space="preserve">seven-fold </w:t>
      </w:r>
      <w:r w:rsidR="00992F04">
        <w:t xml:space="preserve">more distant divergence for both, </w:t>
      </w:r>
      <w:r w:rsidR="000E0CD8">
        <w:t xml:space="preserve">with </w:t>
      </w:r>
      <w:r w:rsidR="00AA7BE3">
        <w:t xml:space="preserve">the split between </w:t>
      </w:r>
      <w:r w:rsidR="00AA7BE3" w:rsidRPr="00FC627A">
        <w:rPr>
          <w:i/>
        </w:rPr>
        <w:t xml:space="preserve">Gossypium </w:t>
      </w:r>
      <w:r w:rsidR="00AA7BE3" w:rsidRPr="00FC627A">
        <w:t>and</w:t>
      </w:r>
      <w:r w:rsidR="00AA7BE3" w:rsidRPr="00FC627A">
        <w:rPr>
          <w:i/>
        </w:rPr>
        <w:t xml:space="preserve"> Gossypioides</w:t>
      </w:r>
      <w:r w:rsidR="00AA7BE3" w:rsidRPr="00101FBC">
        <w:t>/</w:t>
      </w:r>
      <w:r w:rsidR="00AA7BE3" w:rsidRPr="00FC627A">
        <w:rPr>
          <w:i/>
        </w:rPr>
        <w:t>Kokia</w:t>
      </w:r>
      <w:r w:rsidR="00992F04">
        <w:rPr>
          <w:i/>
        </w:rPr>
        <w:t xml:space="preserve"> </w:t>
      </w:r>
      <w:r w:rsidR="000E0CD8">
        <w:t>estimated at</w:t>
      </w:r>
      <w:r w:rsidR="00992F04">
        <w:t xml:space="preserve"> 14.28-15.57 MYA</w:t>
      </w:r>
      <w:r w:rsidR="00AA7BE3">
        <w:t xml:space="preserve"> and </w:t>
      </w:r>
      <w:r w:rsidR="00992F04">
        <w:t xml:space="preserve">the subsequent </w:t>
      </w:r>
      <w:r w:rsidR="00992F04" w:rsidRPr="00FC627A">
        <w:rPr>
          <w:i/>
        </w:rPr>
        <w:t>Kokia</w:t>
      </w:r>
      <w:r w:rsidR="000E0CD8">
        <w:t>/</w:t>
      </w:r>
      <w:r w:rsidR="00992F04" w:rsidRPr="00FC627A">
        <w:rPr>
          <w:i/>
        </w:rPr>
        <w:t>Gossypioides</w:t>
      </w:r>
      <w:r w:rsidR="00992F04">
        <w:t xml:space="preserve"> </w:t>
      </w:r>
      <w:r w:rsidR="000E0CD8">
        <w:t>split at</w:t>
      </w:r>
      <w:r w:rsidR="00544FBF">
        <w:t xml:space="preserve"> </w:t>
      </w:r>
      <w:r w:rsidR="00AA7BE3">
        <w:t xml:space="preserve">approximately 7.36 MYA. </w:t>
      </w:r>
    </w:p>
    <w:p w14:paraId="46FB7814" w14:textId="77777777" w:rsidR="00AA671B" w:rsidRDefault="00AA671B"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1C2C7723"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commentRangeStart w:id="8"/>
      <w:commentRangeStart w:id="9"/>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w:t>
      </w:r>
      <w:commentRangeEnd w:id="8"/>
      <w:r w:rsidR="00544FBF">
        <w:rPr>
          <w:rStyle w:val="CommentReference"/>
        </w:rPr>
        <w:commentReference w:id="8"/>
      </w:r>
      <w:commentRangeEnd w:id="9"/>
      <w:r w:rsidR="007E4BBC">
        <w:rPr>
          <w:rStyle w:val="CommentReference"/>
        </w:rPr>
        <w:commentReference w:id="9"/>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rsidR="007E07B8">
        <w:t>.</w:t>
      </w:r>
      <w:r>
        <w:t>.</w:t>
      </w:r>
      <w:r w:rsidR="00564474">
        <w:t xml:space="preserve"> </w:t>
      </w:r>
    </w:p>
    <w:p w14:paraId="1DEA9A85" w14:textId="3CA4CCF2"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w:t>
      </w:r>
      <w:r w:rsidR="00D87FFA">
        <w:t>copies per group (Table CNV_table).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respectively).</w:t>
      </w:r>
    </w:p>
    <w:p w14:paraId="037299D9" w14:textId="77777777" w:rsidR="00D87FFA" w:rsidRDefault="00D87FFA" w:rsidP="00CE358F"/>
    <w:p w14:paraId="58A01E28" w14:textId="14B3435E" w:rsidR="005C5E71" w:rsidRPr="007E4BBC"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t>
      </w:r>
      <w:r w:rsidR="007E4BBC">
        <w:t>1 - 6</w:t>
      </w:r>
      <w:r w:rsidR="00B07CEC">
        <w:t xml:space="preserve"> %) were recovered from the gene-masked genome sequence</w:t>
      </w:r>
      <w:r w:rsidR="00BF58DD">
        <w:t>s</w:t>
      </w:r>
      <w:r w:rsidR="00B07CEC">
        <w:t xml:space="preserve"> (see methods), and in most cases, the predicted protein sequence was non-</w:t>
      </w:r>
      <w:commentRangeStart w:id="10"/>
      <w:r w:rsidR="00B07CEC">
        <w:t>viable</w:t>
      </w:r>
      <w:commentRangeEnd w:id="10"/>
      <w:r w:rsidR="00B07CEC">
        <w:rPr>
          <w:rStyle w:val="CommentReference"/>
        </w:rPr>
        <w:commentReference w:id="10"/>
      </w:r>
      <w:r w:rsidR="00B07CEC">
        <w:t xml:space="preserv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detectable by the alignment methods used here (i.e., recent deletions).</w:t>
      </w:r>
      <w:r w:rsidR="007E4BBC">
        <w:t xml:space="preserve"> Even if these were all overlooked gene annotations, the number of losses in both species would greatly exceed the number of gains (by about 3-5x); however, the rate of gene loss would become approximately similar (1,156 and 944 losses in </w:t>
      </w:r>
      <w:r w:rsidR="007E4BBC">
        <w:rPr>
          <w:i/>
        </w:rPr>
        <w:t xml:space="preserve">G. kirkii </w:t>
      </w:r>
      <w:r w:rsidR="007E4BBC">
        <w:t xml:space="preserve">and </w:t>
      </w:r>
      <w:r w:rsidR="007E4BBC">
        <w:rPr>
          <w:i/>
        </w:rPr>
        <w:t>K. drynarioides</w:t>
      </w:r>
      <w:r w:rsidR="007E4BBC">
        <w:t>, respectively).</w:t>
      </w:r>
    </w:p>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3BE66D40"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FA6621">
        <w:t>{Renny-Byfield, 2016 #74}</w:t>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w:t>
      </w:r>
      <w:commentRangeStart w:id="11"/>
      <w:commentRangeStart w:id="12"/>
      <w:r w:rsidR="0090141E">
        <w:t>to confirm</w:t>
      </w:r>
      <w:commentRangeEnd w:id="11"/>
      <w:r w:rsidR="009C6A08">
        <w:rPr>
          <w:rStyle w:val="CommentReference"/>
        </w:rPr>
        <w:commentReference w:id="11"/>
      </w:r>
      <w:commentRangeEnd w:id="12"/>
      <w:r w:rsidR="00A234E6">
        <w:rPr>
          <w:rStyle w:val="CommentReference"/>
        </w:rPr>
        <w:commentReference w:id="12"/>
      </w:r>
      <w:r w:rsidR="0090141E">
        <w:t xml:space="preserve">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335FB630"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Carvalho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w:t>
      </w:r>
      <w:commentRangeStart w:id="13"/>
      <w:commentRangeStart w:id="14"/>
      <w:r w:rsidR="0051282F">
        <w:t>202</w:t>
      </w:r>
      <w:r w:rsidR="008B77A0">
        <w:t xml:space="preserve"> “older”</w:t>
      </w:r>
      <w:r w:rsidR="0051282F">
        <w:t xml:space="preserve"> versus 72 “young”</w:t>
      </w:r>
      <w:commentRangeEnd w:id="13"/>
      <w:r w:rsidR="00680902">
        <w:rPr>
          <w:rStyle w:val="CommentReference"/>
        </w:rPr>
        <w:commentReference w:id="13"/>
      </w:r>
      <w:commentRangeEnd w:id="14"/>
      <w:r w:rsidR="004670DC">
        <w:rPr>
          <w:rStyle w:val="CommentReference"/>
        </w:rPr>
        <w:commentReference w:id="14"/>
      </w:r>
      <w:r w:rsidR="0051282F">
        <w:t xml:space="preserve">);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3C712AB5"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Lee, 2014 #133}</w:t>
      </w:r>
      <w:r w:rsidR="00D7712D">
        <w:t>{Hawkins, 2006 #65}</w:t>
      </w:r>
      <w:r w:rsidR="005A0A86">
        <w:t>{Schnable, 2009 #134}{Baucom, 2009 #135}{Tian, 2009 #136}{Paterson, 2009 #137</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 xml:space="preserve">This difference is due to the </w:t>
      </w:r>
      <w:commentRangeStart w:id="15"/>
      <w:commentRangeStart w:id="16"/>
      <w:r w:rsidR="00961765">
        <w:t>sole</w:t>
      </w:r>
      <w:r w:rsidR="0051282F">
        <w:t xml:space="preserve"> retroposon cluster</w:t>
      </w:r>
      <w:commentRangeEnd w:id="15"/>
      <w:r w:rsidR="00AC24BA">
        <w:rPr>
          <w:rStyle w:val="CommentReference"/>
        </w:rPr>
        <w:commentReference w:id="15"/>
      </w:r>
      <w:commentRangeEnd w:id="16"/>
      <w:r w:rsidR="00263B03">
        <w:rPr>
          <w:rStyle w:val="CommentReference"/>
        </w:rPr>
        <w:commentReference w:id="16"/>
      </w:r>
      <w:r w:rsidR="0051282F">
        <w:t xml:space="preserve">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commentRangeStart w:id="17"/>
      <w:r w:rsidR="00AC24BA">
        <w:rPr>
          <w:rStyle w:val="CommentReference"/>
        </w:rPr>
        <w:commentReference w:id="18"/>
      </w:r>
      <w:commentRangeEnd w:id="17"/>
      <w:r w:rsidR="00F625FA">
        <w:rPr>
          <w:rStyle w:val="CommentReference"/>
        </w:rPr>
        <w:commentReference w:id="17"/>
      </w:r>
      <w:r w:rsidR="00263B03">
        <w:t xml:space="preserve">these </w:t>
      </w:r>
      <w:r w:rsidR="00961765">
        <w:t xml:space="preserve">both species. Furthermore, the cluster shows differential abundance between the two species, suggesting that either the proliferation began prior to species divergence and continued with varying success afterwards, </w:t>
      </w:r>
      <w:commentRangeStart w:id="19"/>
      <w:commentRangeStart w:id="20"/>
      <w:r w:rsidR="00961765">
        <w:t>or the two lineages experienced similar releases from repression for this element, although again to varying degrees</w:t>
      </w:r>
      <w:commentRangeEnd w:id="19"/>
      <w:r w:rsidR="0079791F">
        <w:rPr>
          <w:rStyle w:val="CommentReference"/>
        </w:rPr>
        <w:commentReference w:id="19"/>
      </w:r>
      <w:commentRangeEnd w:id="20"/>
      <w:r w:rsidR="00A234E6">
        <w:rPr>
          <w:rStyle w:val="CommentReference"/>
        </w:rPr>
        <w:commentReference w:id="20"/>
      </w:r>
      <w:r w:rsidR="00961765">
        <w:t>. The other differentially abundant clusters were largely annotated as putative gypsy elements (</w:t>
      </w:r>
      <w:r w:rsidR="00254877">
        <w:t>61.8</w:t>
      </w:r>
      <w:r w:rsidR="00961765">
        <w:t xml:space="preserve"> %).</w:t>
      </w:r>
    </w:p>
    <w:p w14:paraId="58016D6B" w14:textId="31EA6B8F"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w:t>
      </w:r>
      <w:bookmarkStart w:id="21" w:name="_GoBack"/>
      <w:bookmarkEnd w:id="21"/>
      <w:r w:rsidR="0079791F">
        <w:t>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0E06859D"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the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w:t>
      </w:r>
      <w:commentRangeStart w:id="22"/>
      <w:r w:rsidR="00412C2F">
        <w:t>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commentRangeEnd w:id="22"/>
      <w:r w:rsidR="00F625FA">
        <w:t xml:space="preserve"> (0.03% of genome size)</w:t>
      </w:r>
      <w:r w:rsidR="00131E8C">
        <w:rPr>
          <w:rStyle w:val="CommentReference"/>
        </w:rPr>
        <w:commentReference w:id="22"/>
      </w:r>
      <w:r w:rsidR="00412C2F">
        <w:t xml:space="preserve">. </w:t>
      </w:r>
      <w:r w:rsidR="00B32909">
        <w:t>The distribution of insertions and deletions across each chromosome was roughly even for both taxa, with up to a two-fold difference in indel number across chromosomes</w:t>
      </w:r>
      <w:r w:rsidR="00772F9D">
        <w:t xml:space="preserve"> </w:t>
      </w:r>
      <w:commentRangeStart w:id="23"/>
      <w:commentRangeStart w:id="24"/>
      <w:r w:rsidR="00772F9D">
        <w:t>(Figure_circos.png)</w:t>
      </w:r>
      <w:r w:rsidR="00B32909">
        <w:t>.</w:t>
      </w:r>
      <w:commentRangeEnd w:id="23"/>
      <w:r w:rsidR="00B05268">
        <w:rPr>
          <w:rStyle w:val="CommentReference"/>
        </w:rPr>
        <w:commentReference w:id="23"/>
      </w:r>
      <w:commentRangeEnd w:id="24"/>
      <w:r w:rsidR="00F625FA">
        <w:rPr>
          <w:rStyle w:val="CommentReference"/>
        </w:rPr>
        <w:commentReference w:id="24"/>
      </w:r>
    </w:p>
    <w:p w14:paraId="6008B986" w14:textId="10ED0D79" w:rsidR="009B49B6" w:rsidRDefault="009B49B6" w:rsidP="001E096A"/>
    <w:p w14:paraId="633CFAD7" w14:textId="2AB9B359" w:rsidR="002B7AAF" w:rsidRDefault="002B7AAF" w:rsidP="001E096A">
      <w:pPr>
        <w:rPr>
          <w:b/>
        </w:rPr>
      </w:pPr>
      <w:commentRangeStart w:id="25"/>
      <w:r w:rsidRPr="00EA4D66">
        <w:rPr>
          <w:b/>
        </w:rPr>
        <w:t>Discussion</w:t>
      </w:r>
      <w:commentRangeEnd w:id="25"/>
      <w:r w:rsidR="005457BE">
        <w:rPr>
          <w:rStyle w:val="CommentReference"/>
        </w:rPr>
        <w:commentReference w:id="25"/>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MY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6F014C4A" w:rsidR="00E32093" w:rsidRDefault="00053C17" w:rsidP="00E32093">
      <w:r>
        <w:t xml:space="preserve">Here we present </w:t>
      </w:r>
      <w:r w:rsidR="000E50F2">
        <w:t xml:space="preserve">a </w:t>
      </w:r>
      <w:r w:rsidR="00E32093">
        <w:t xml:space="preserve">robust </w:t>
      </w:r>
      <w:r>
        <w:t xml:space="preserve">molecular </w:t>
      </w:r>
      <w:r w:rsidR="00E32093">
        <w:t xml:space="preserve">analysis using 12,175 nuclear genes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6D702F">
        <w:t xml:space="preserve">Although </w:t>
      </w:r>
      <w:r w:rsidR="00E32093">
        <w:t xml:space="preserve">we present </w:t>
      </w:r>
      <w:r w:rsidR="006D702F">
        <w:t xml:space="preserve">a </w:t>
      </w:r>
      <w:r w:rsidR="0084403D">
        <w:t xml:space="preserve">wide </w:t>
      </w:r>
      <w:r w:rsidR="006D702F">
        <w:t xml:space="preserve">range in </w:t>
      </w:r>
      <w:r w:rsidR="00E32093">
        <w:t xml:space="preserve">divergence estimates using evolutionary rates from </w:t>
      </w:r>
      <w:r w:rsidR="006D702F">
        <w:t xml:space="preserve">both </w:t>
      </w:r>
      <w:r w:rsidR="00E32093">
        <w:t xml:space="preserve">brassica and palms, we presume the true divergence estimate of Gossypieae is closer to that of the palms </w:t>
      </w:r>
      <w:r w:rsidR="0084403D">
        <w:t xml:space="preserve">due to the similar demographic characteristics (e.g., long-lived trees). Our </w:t>
      </w:r>
      <w:r w:rsidR="00E32093">
        <w:t xml:space="preserve">estimate </w:t>
      </w:r>
      <w:r w:rsidR="0084403D">
        <w:t xml:space="preserve">of </w:t>
      </w:r>
      <w:r w:rsidR="00E32093">
        <w:t xml:space="preserve">14.28-15.57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7.36 MYA, </w:t>
      </w:r>
      <w:r w:rsidR="0084403D">
        <w:t xml:space="preserve">is not only older than the previous range, but is also </w:t>
      </w:r>
      <w:r w:rsidR="00E32093">
        <w:t>well before the emergence of the Hawaiian Islands</w:t>
      </w:r>
      <w:r w:rsidR="0084403D">
        <w:t xml:space="preserve"> (ca</w:t>
      </w:r>
      <w:r w:rsidR="006C0723">
        <w:t>.</w:t>
      </w:r>
      <w:r w:rsidR="0084403D">
        <w:t xml:space="preserve">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local extinction at any intermediary locales</w:t>
      </w:r>
      <w:r w:rsidR="0084403D">
        <w:t xml:space="preserve"> thereby</w:t>
      </w:r>
      <w:r w:rsidR="00E32093">
        <w:t xml:space="preserve"> restricting its current ecological distribution to Hawaii. </w:t>
      </w:r>
    </w:p>
    <w:p w14:paraId="6C143078" w14:textId="35286743" w:rsidR="002E5EBD" w:rsidRPr="00860B13" w:rsidRDefault="006667BE" w:rsidP="00EA4D66">
      <w:pPr>
        <w:autoSpaceDE w:val="0"/>
        <w:autoSpaceDN w:val="0"/>
        <w:adjustRightInd w:val="0"/>
        <w:spacing w:after="0" w:line="240" w:lineRule="auto"/>
      </w:pPr>
      <w:r>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tle consequence in selecting an outgroup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that would result in the dual pressures of founder-effect and genetic drift</w:t>
      </w:r>
      <w:r w:rsidR="00290B65">
        <w:t xml:space="preserve"> (perhaps in multiple rounds)</w:t>
      </w:r>
      <w:r w:rsidR="00C6750F">
        <w:t xml:space="preserve">, the rate of molecular 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3E4F0EDC"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 xml:space="preserve">due to reduced efficiency of purifying selection in populations subject to strong genetic drift </w:t>
      </w:r>
      <w:r w:rsidR="00FA6621">
        <w:t>{Lefébure, 2017 #75;Lynch, 2003 #76;Yi, 2005 #77;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FA6621">
        <w:t>{Whitney, 2011 #79;Gregory, 2008 #81;Whitney, 2010 #78;Arnqvist, 2015 #84;Mohlhenrich, 2016 #93;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Mb </w:t>
      </w:r>
      <w:r w:rsidR="00FA6621">
        <w:t>{Wendel, 2002 #37}</w:t>
      </w:r>
      <w:r w:rsidR="00742B97">
        <w:t>,</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55), neither contingency analysis nor Procrustes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3DDDF4AD"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 xml:space="preserve">f TEs under stress conditions </w:t>
      </w:r>
      <w:r w:rsidR="00FA6621">
        <w:t>{Grandbastien, 2004 #108;Kalendar, 2000 #114;Parisod, 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versus 113,241, respectively).</w:t>
      </w:r>
      <w:r w:rsidR="00423D3B">
        <w:t xml:space="preserve"> These small biases lead to overall gain in sequence for </w:t>
      </w:r>
      <w:r w:rsidR="00423D3B">
        <w:rPr>
          <w:i/>
        </w:rPr>
        <w:t xml:space="preserve">K. drynarioides </w:t>
      </w:r>
      <w:r w:rsidR="00423D3B">
        <w:t xml:space="preserve">and 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5F5D6B8C" w14:textId="77777777" w:rsidR="009C09A1" w:rsidRDefault="009C09A1" w:rsidP="00EA4D66">
      <w:pPr>
        <w:autoSpaceDE w:val="0"/>
        <w:autoSpaceDN w:val="0"/>
        <w:adjustRightInd w:val="0"/>
        <w:spacing w:after="0" w:line="240" w:lineRule="auto"/>
      </w:pPr>
    </w:p>
    <w:sectPr w:rsidR="009C09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over, Corrinne E [EEOBS]" w:date="2017-07-14T10:42:00Z" w:initials="GCE[">
    <w:p w14:paraId="785E035D" w14:textId="3760F754" w:rsidR="00D74752" w:rsidRDefault="00D74752">
      <w:pPr>
        <w:pStyle w:val="CommentText"/>
      </w:pPr>
      <w:r>
        <w:rPr>
          <w:rStyle w:val="CommentReference"/>
        </w:rPr>
        <w:annotationRef/>
      </w:r>
      <w:r>
        <w:t>I can find a huge number of sources regarding the age of the volcanoes which generate the islands, and about the age of the crust/sea floor…</w:t>
      </w:r>
    </w:p>
    <w:p w14:paraId="1DFD2A75" w14:textId="14529549" w:rsidR="00D74752" w:rsidRDefault="00D74752">
      <w:pPr>
        <w:pStyle w:val="CommentText"/>
      </w:pPr>
    </w:p>
    <w:p w14:paraId="3F35CFA3" w14:textId="794263A3" w:rsidR="00D74752" w:rsidRDefault="00D74752">
      <w:pPr>
        <w:pStyle w:val="CommentText"/>
      </w:pPr>
      <w:r>
        <w:t>It seems accepted that the Hawaiian archipelago is about 4-6myo; however, they are a part of the Hawaiian-Emperor seamount chain, which has experienced island birth and death and is composed of volcanoes ca 80 myo. Not part of the Hawaiian archipelago, but part of the broader Hawaiian islands (Northwestern HI, the Leeward Isles) is another part of the seamount chain that is 7-27myo and has a few surviving atolls.</w:t>
      </w:r>
    </w:p>
    <w:p w14:paraId="02F56B51" w14:textId="1C22A2B9" w:rsidR="00D74752" w:rsidRDefault="00D74752">
      <w:pPr>
        <w:pStyle w:val="CommentText"/>
      </w:pPr>
    </w:p>
    <w:p w14:paraId="77C951B2" w14:textId="5900C2FB" w:rsidR="00D74752" w:rsidRDefault="00D74752">
      <w:pPr>
        <w:pStyle w:val="CommentText"/>
      </w:pPr>
      <w:r>
        <w:rPr>
          <w:rFonts w:ascii="Verdana" w:hAnsi="Verdana"/>
          <w:color w:val="000000"/>
          <w:sz w:val="18"/>
          <w:szCs w:val="18"/>
          <w:shd w:val="clear" w:color="auto" w:fill="FFFFFF"/>
        </w:rPr>
        <w:t>Edited by Decker, Robert W., Wright, Thomas L., Stauffer, Peter H., 1987, Volcanism in Hawaii: U.S. Geological Survey Professional Paper 1350, 1667 pp., </w:t>
      </w:r>
      <w:r>
        <w:rPr>
          <w:rStyle w:val="Emphasis"/>
          <w:rFonts w:ascii="Verdana" w:hAnsi="Verdana"/>
          <w:color w:val="000000"/>
          <w:sz w:val="18"/>
          <w:szCs w:val="18"/>
          <w:shd w:val="clear" w:color="auto" w:fill="FFFFFF"/>
        </w:rPr>
        <w:t>https://pubs.usgs.gov/pp/1987/1350/</w:t>
      </w:r>
      <w:r>
        <w:rPr>
          <w:rFonts w:ascii="Verdana" w:hAnsi="Verdana"/>
          <w:color w:val="000000"/>
          <w:sz w:val="18"/>
          <w:szCs w:val="18"/>
          <w:shd w:val="clear" w:color="auto" w:fill="FFFFFF"/>
        </w:rPr>
        <w:t>. </w:t>
      </w:r>
    </w:p>
  </w:comment>
  <w:comment w:id="1" w:author="Jonathan F Wendel" w:date="2017-07-13T10:48:00Z" w:initials="WJF[">
    <w:p w14:paraId="1C35FAE6" w14:textId="3982D9F5" w:rsidR="00D74752" w:rsidRDefault="00D74752">
      <w:pPr>
        <w:pStyle w:val="CommentText"/>
      </w:pPr>
      <w:r>
        <w:rPr>
          <w:rStyle w:val="CommentReference"/>
        </w:rPr>
        <w:annotationRef/>
      </w:r>
      <w:r>
        <w:t>Need to investigate and give current estimates.  I recall that the older islands, now submerged, may be older than this, and that even Niihau and Kuaai are more than 3.4…  there is a big literature on this, but let’s find a good, recent, authoritative review.</w:t>
      </w:r>
    </w:p>
  </w:comment>
  <w:comment w:id="2" w:author="Grover, Corrinne E [EEOBS]" w:date="2017-05-02T09:46:00Z" w:initials="GCE[">
    <w:p w14:paraId="608A9245" w14:textId="4BE98BE3" w:rsidR="00D74752" w:rsidRDefault="00D74752">
      <w:pPr>
        <w:pStyle w:val="CommentText"/>
      </w:pPr>
      <w:r>
        <w:rPr>
          <w:rStyle w:val="CommentReference"/>
        </w:rPr>
        <w:annotationRef/>
      </w:r>
      <w:r>
        <w:t>Let’s get this all into github</w:t>
      </w:r>
    </w:p>
  </w:comment>
  <w:comment w:id="3" w:author="Jonathan Wendel" w:date="2017-07-13T14:28:00Z" w:initials="jfw">
    <w:p w14:paraId="6DE24034" w14:textId="3370D3C3" w:rsidR="00D74752" w:rsidRDefault="00D74752">
      <w:pPr>
        <w:pStyle w:val="CommentText"/>
      </w:pPr>
      <w:r>
        <w:rPr>
          <w:rStyle w:val="CommentReference"/>
        </w:rPr>
        <w:annotationRef/>
      </w:r>
      <w:r>
        <w:t>What is this, precisely?  2 standard deviations higher than the mean?  Also, this seems way too high, too loose, in other words.  I would think that if Ks&gt;0.1, we likely have paralogs.  Something wrong here, or convince me.</w:t>
      </w:r>
    </w:p>
  </w:comment>
  <w:comment w:id="4" w:author="Jonathan Wendel" w:date="2017-07-13T14:29:00Z" w:initials="jfw">
    <w:p w14:paraId="67A24406" w14:textId="21F447BD" w:rsidR="00D74752" w:rsidRDefault="00D74752">
      <w:pPr>
        <w:pStyle w:val="CommentText"/>
      </w:pPr>
      <w:r>
        <w:rPr>
          <w:rStyle w:val="CommentReference"/>
        </w:rPr>
        <w:annotationRef/>
      </w:r>
      <w:r>
        <w:t>Ugh – I really dislike citing these ancient and inadequate rate estimates, in this era... These are my ancient sources, but in the genomics era surely we can do better…  Can’t we use something more modern?  Let’s all look around…</w:t>
      </w:r>
    </w:p>
  </w:comment>
  <w:comment w:id="5" w:author="Jonathan F Wendel" w:date="2017-07-13T15:42:00Z" w:initials="WJF[">
    <w:p w14:paraId="03CF34E9" w14:textId="7D40E518" w:rsidR="00D74752" w:rsidRDefault="00D74752">
      <w:pPr>
        <w:pStyle w:val="CommentText"/>
      </w:pPr>
      <w:r>
        <w:rPr>
          <w:rStyle w:val="CommentReference"/>
        </w:rPr>
        <w:annotationRef/>
      </w:r>
      <w:r>
        <w:t>Maybe not stringent enough – perhaps we need to talk, or maybe you agree, or maybe I am wrong.  But this seems like an erroneous justification.</w:t>
      </w:r>
    </w:p>
  </w:comment>
  <w:comment w:id="6" w:author="Jonathan F Wendel" w:date="2017-07-13T15:43:00Z" w:initials="WJF[">
    <w:p w14:paraId="3DA1BBD6" w14:textId="064BA3C4" w:rsidR="00D74752" w:rsidRDefault="00D74752">
      <w:pPr>
        <w:pStyle w:val="CommentText"/>
      </w:pPr>
      <w:r>
        <w:rPr>
          <w:rStyle w:val="CommentReference"/>
        </w:rPr>
        <w:annotationRef/>
      </w:r>
      <w:r>
        <w:t>Very cool, consistent with the idea that the generic divergence is young, as reported earlier.  BUT, how inflated is this number by the loose standard of &gt;0.6?  What about if 0.1?  I recommend you use the mean + 2 std dev as the upper bound for a conservative estimate of which genes to include, rather than something arbitrary like 0.6 or 0.1</w:t>
      </w:r>
    </w:p>
  </w:comment>
  <w:comment w:id="7" w:author="Jonathan F Wendel" w:date="2017-07-13T15:45:00Z" w:initials="WJF[">
    <w:p w14:paraId="1ED65898" w14:textId="6D817F82" w:rsidR="00D74752" w:rsidRDefault="00D74752">
      <w:pPr>
        <w:pStyle w:val="CommentText"/>
      </w:pPr>
      <w:r>
        <w:rPr>
          <w:rStyle w:val="CommentReference"/>
        </w:rPr>
        <w:annotationRef/>
      </w:r>
      <w:r>
        <w:t xml:space="preserve">Will need to do again, better, once we figure out how.  I like it, but let’s get up to speed and up to date and make this satisfy reviewer concerns in advance.  The point will be valid that divergence will be half as high as from Gossypium, but let’s do a better job on the numbers.  Then I can edit this paragraph.  Oh, the brassica and palm rates are both silly. </w:t>
      </w:r>
    </w:p>
  </w:comment>
  <w:comment w:id="8" w:author="Jonathan F Wendel" w:date="2017-07-13T15:48:00Z" w:initials="WJF[">
    <w:p w14:paraId="1C05A21A" w14:textId="5E5710B2" w:rsidR="00D74752" w:rsidRDefault="00D74752">
      <w:pPr>
        <w:pStyle w:val="CommentText"/>
      </w:pPr>
      <w:r>
        <w:rPr>
          <w:rStyle w:val="CommentReference"/>
        </w:rPr>
        <w:annotationRef/>
      </w:r>
      <w:r>
        <w:t xml:space="preserve">Huh?  This is CNV between taxa.  So do you mean higher copy number vs. lower copy number with these values?  Or do you mean relative to Gossypium plus the other taxon?  </w:t>
      </w:r>
    </w:p>
  </w:comment>
  <w:comment w:id="9" w:author="Grover, Corrinne E [EEOBS]" w:date="2017-07-17T09:17:00Z" w:initials="GCE[">
    <w:p w14:paraId="70E331FC" w14:textId="27BD1B7F" w:rsidR="007E4BBC" w:rsidRDefault="007E4BBC">
      <w:pPr>
        <w:pStyle w:val="CommentText"/>
      </w:pPr>
      <w:r>
        <w:rPr>
          <w:rStyle w:val="CommentReference"/>
        </w:rPr>
        <w:annotationRef/>
      </w:r>
      <w:r>
        <w:t>Reworded; more clear?</w:t>
      </w:r>
    </w:p>
  </w:comment>
  <w:comment w:id="10" w:author="Grover, Corrinne E [EEOBS] [2]" w:date="2017-06-24T19:07:00Z" w:initials="GCE[">
    <w:p w14:paraId="00056EA0" w14:textId="1E2E67F3" w:rsidR="00D74752" w:rsidRDefault="00D74752">
      <w:pPr>
        <w:pStyle w:val="CommentText"/>
      </w:pPr>
      <w:r>
        <w:rPr>
          <w:rStyle w:val="CommentReference"/>
        </w:rPr>
        <w:annotationRef/>
      </w:r>
      <w:r>
        <w:t>Are these really dual losses then? Truncated products? Other?</w:t>
      </w:r>
    </w:p>
  </w:comment>
  <w:comment w:id="11" w:author="Jonathan F Wendel" w:date="2017-07-13T15:56:00Z" w:initials="WJF[">
    <w:p w14:paraId="61645570" w14:textId="12B70C51" w:rsidR="00D74752" w:rsidRDefault="00D74752">
      <w:pPr>
        <w:pStyle w:val="CommentText"/>
      </w:pPr>
      <w:r>
        <w:rPr>
          <w:rStyle w:val="CommentReference"/>
        </w:rPr>
        <w:annotationRef/>
      </w:r>
      <w:r>
        <w:t>Not clear how this confirms reasonable.  What does this actually mean?</w:t>
      </w:r>
    </w:p>
  </w:comment>
  <w:comment w:id="12" w:author="Grover, Corrinne E [EEOBS]" w:date="2017-07-17T09:39:00Z" w:initials="GCE[">
    <w:p w14:paraId="11FA092F" w14:textId="50038027" w:rsidR="00A234E6" w:rsidRDefault="00A234E6">
      <w:pPr>
        <w:pStyle w:val="CommentText"/>
      </w:pPr>
      <w:r>
        <w:rPr>
          <w:rStyle w:val="CommentReference"/>
        </w:rPr>
        <w:annotationRef/>
      </w:r>
      <w:r>
        <w:t>Make sense?</w:t>
      </w:r>
    </w:p>
  </w:comment>
  <w:comment w:id="13" w:author="Jonathan F Wendel" w:date="2017-07-13T16:01:00Z" w:initials="WJF[">
    <w:p w14:paraId="6C2BD6E2" w14:textId="77777777" w:rsidR="00D74752" w:rsidRDefault="00D74752">
      <w:pPr>
        <w:pStyle w:val="CommentText"/>
      </w:pPr>
      <w:r>
        <w:rPr>
          <w:rStyle w:val="CommentReference"/>
        </w:rPr>
        <w:annotationRef/>
      </w:r>
      <w:r>
        <w:t xml:space="preserve">Yardstick for older vs. younger?  </w:t>
      </w:r>
    </w:p>
    <w:p w14:paraId="4681DF42" w14:textId="52048EF4" w:rsidR="00D74752" w:rsidRDefault="00D74752">
      <w:pPr>
        <w:pStyle w:val="CommentText"/>
      </w:pPr>
      <w:r>
        <w:t>And, perhaps another method is to rank the 188 clusters from youngest to oldest, divide into quartiles, and address the questions/issues that way??</w:t>
      </w:r>
    </w:p>
  </w:comment>
  <w:comment w:id="14" w:author="Grover, Corrinne E [EEOBS]" w:date="2017-07-14T14:28:00Z" w:initials="GCE[">
    <w:p w14:paraId="01D589DE" w14:textId="641B6784" w:rsidR="00D74752" w:rsidRDefault="00D74752">
      <w:pPr>
        <w:pStyle w:val="CommentText"/>
      </w:pPr>
      <w:r>
        <w:rPr>
          <w:rStyle w:val="CommentReference"/>
        </w:rPr>
        <w:annotationRef/>
      </w:r>
      <w:r>
        <w:t>We outlined it in the methods. Did I send the figure? It shows a pattern of repeat similarity that is describable by regression analysis. Basically, younger reads are those where there is a skew toward high identitiy, whereas older reads are skewed toward less identity.</w:t>
      </w:r>
    </w:p>
  </w:comment>
  <w:comment w:id="15" w:author="Jonathan F Wendel" w:date="2017-07-13T16:05:00Z" w:initials="WJF[">
    <w:p w14:paraId="6CCFD29E" w14:textId="311B0928" w:rsidR="00D74752" w:rsidRDefault="00D74752">
      <w:pPr>
        <w:pStyle w:val="CommentText"/>
      </w:pPr>
      <w:r>
        <w:rPr>
          <w:rStyle w:val="CommentReference"/>
        </w:rPr>
        <w:annotationRef/>
      </w:r>
      <w:r>
        <w:t>??</w:t>
      </w:r>
    </w:p>
  </w:comment>
  <w:comment w:id="16" w:author="Grover, Corrinne E [EEOBS]" w:date="2017-07-14T15:57:00Z" w:initials="GCE[">
    <w:p w14:paraId="2E5338ED" w14:textId="0AF449D8" w:rsidR="00D74752" w:rsidRDefault="00D74752">
      <w:pPr>
        <w:pStyle w:val="CommentText"/>
      </w:pPr>
      <w:r>
        <w:rPr>
          <w:rStyle w:val="CommentReference"/>
        </w:rPr>
        <w:annotationRef/>
      </w:r>
      <w:r>
        <w:t>Non-LTR element</w:t>
      </w:r>
    </w:p>
  </w:comment>
  <w:comment w:id="18" w:author="Jonathan F Wendel" w:date="2017-07-13T16:06:00Z" w:initials="WJF[">
    <w:p w14:paraId="2267D205" w14:textId="624EA861" w:rsidR="00D74752" w:rsidRDefault="00D74752">
      <w:pPr>
        <w:pStyle w:val="CommentText"/>
      </w:pPr>
      <w:r>
        <w:rPr>
          <w:rStyle w:val="CommentReference"/>
        </w:rPr>
        <w:annotationRef/>
      </w:r>
      <w:r>
        <w:t>Hence the dating importance above.  If you wish to propose independent proliferation in both lineages, the burden of proof is on you.  So to speak.  More parsimonious is that this proliferation occurred prior to divergence, so it can’t be all that young!</w:t>
      </w:r>
    </w:p>
  </w:comment>
  <w:comment w:id="17" w:author="Grover, Corrinne E [EEOBS]" w:date="2017-07-14T15:55:00Z" w:initials="GCE[">
    <w:p w14:paraId="12A1C224" w14:textId="5C076A41" w:rsidR="00D74752" w:rsidRDefault="00D74752">
      <w:pPr>
        <w:pStyle w:val="CommentText"/>
      </w:pPr>
      <w:r>
        <w:rPr>
          <w:rStyle w:val="CommentReference"/>
        </w:rPr>
        <w:annotationRef/>
      </w:r>
      <w:r>
        <w:t>Dating TEs with short reads is tricky. Maybe check out the methods for this part again and see what you think. The problem here is that we don’t have LTRs to compare. I haven’t checked the genome sequences themselves to see how many TEs are assembled in full; however, there is going to be a bias there. Those that easily assemble in full will be older; those that are younger will “stack”. That is why we took the approach of read percent identity to guesstimate if the elements are recent (high identity) or older (less read identity).</w:t>
      </w:r>
    </w:p>
  </w:comment>
  <w:comment w:id="19" w:author="Jonathan F Wendel" w:date="2017-07-13T16:07:00Z" w:initials="WJF[">
    <w:p w14:paraId="710A3527" w14:textId="2EF715C6" w:rsidR="00D74752" w:rsidRDefault="00D74752">
      <w:pPr>
        <w:pStyle w:val="CommentText"/>
      </w:pPr>
      <w:r>
        <w:rPr>
          <w:rStyle w:val="CommentReference"/>
        </w:rPr>
        <w:annotationRef/>
      </w:r>
      <w:r>
        <w:t>Sketchy.  May need to align LTRs and get actual substitution amounts??</w:t>
      </w:r>
    </w:p>
  </w:comment>
  <w:comment w:id="20" w:author="Grover, Corrinne E [EEOBS]" w:date="2017-07-17T10:14:00Z" w:initials="GCE[">
    <w:p w14:paraId="79DD2A79" w14:textId="54E949F4" w:rsidR="00A234E6" w:rsidRDefault="00A234E6">
      <w:pPr>
        <w:pStyle w:val="CommentText"/>
      </w:pPr>
      <w:r>
        <w:rPr>
          <w:rStyle w:val="CommentReference"/>
        </w:rPr>
        <w:annotationRef/>
      </w:r>
      <w:r>
        <w:t>See above. Thoughts?</w:t>
      </w:r>
    </w:p>
  </w:comment>
  <w:comment w:id="22" w:author="Jonathan F Wendel" w:date="2017-07-13T16:14:00Z" w:initials="WJF[">
    <w:p w14:paraId="284F136D" w14:textId="77777777" w:rsidR="00D74752" w:rsidRDefault="00D74752">
      <w:pPr>
        <w:pStyle w:val="CommentText"/>
      </w:pPr>
      <w:r>
        <w:rPr>
          <w:rStyle w:val="CommentReference"/>
        </w:rPr>
        <w:annotationRef/>
      </w:r>
      <w:r>
        <w:t>Hmmm…</w:t>
      </w:r>
    </w:p>
    <w:p w14:paraId="2D9102ED" w14:textId="6D3D559C" w:rsidR="00D74752" w:rsidRDefault="00D74752">
      <w:pPr>
        <w:pStyle w:val="CommentText"/>
      </w:pPr>
      <w:r>
        <w:t>So, very cool analysis.  I like it a lot.  Comments</w:t>
      </w:r>
    </w:p>
    <w:p w14:paraId="4EF40946" w14:textId="77777777" w:rsidR="00D74752" w:rsidRDefault="00D74752">
      <w:pPr>
        <w:pStyle w:val="CommentText"/>
      </w:pPr>
    </w:p>
    <w:p w14:paraId="6D9A86D1" w14:textId="25E5CC59" w:rsidR="00D74752" w:rsidRDefault="00D74752">
      <w:pPr>
        <w:pStyle w:val="CommentText"/>
        <w:rPr>
          <w:color w:val="00B050"/>
        </w:rPr>
      </w:pPr>
      <w:r>
        <w:t>First, in both lineages, there are more deletions than insertions.  This might help explain the genome downsizing we talked about in “feast and famine”, 2002 (</w:t>
      </w:r>
      <w:r w:rsidRPr="00B05268">
        <w:t>Wendel, Jonathan F., et al. "Feast and famine in plant genomes." Genetica 115.1 (2002): 37-47.</w:t>
      </w:r>
      <w:r>
        <w:t xml:space="preserve">), relative to Gossypium, but to make this point clear, we would need the net for each genome relative to Gossypium, not to each other!  </w:t>
      </w:r>
      <w:r>
        <w:rPr>
          <w:color w:val="00B050"/>
        </w:rPr>
        <w:t xml:space="preserve">Unless I am misunderstanding, it is the same number. Because the requirement of Gr=Kd or Gr= Gk, then the overall number reported here is, essentially, relative to both. The problem is how to determine the gain/loss in the lineage leading up to their split. </w:t>
      </w:r>
      <w:r>
        <w:t xml:space="preserve">How many more nucleotides are lost in each genome relative to gained?  Notice that this is only about half of the time that the two lineages have been evolving separately, so </w:t>
      </w:r>
      <w:r>
        <w:rPr>
          <w:i/>
        </w:rPr>
        <w:t>it is possible</w:t>
      </w:r>
      <w:r>
        <w:t xml:space="preserve">, without a further distant outgroup, to estimate the amount of total shrinkage by doubling the average of these two lineage-specific numbers, since their divergence is about half of the total time since divergence from Gossypium.  Nice idea for the discussion, I think. </w:t>
      </w:r>
      <w:r>
        <w:rPr>
          <w:color w:val="00B050"/>
        </w:rPr>
        <w:t>Okay, I think I understand. Take the overall amount of deleted sequence from each, make an average. Do the same for the overall inserted sequence. These are nearly identical (see below). A caveat, though, would be that this is reflective of small gains and losses, not TE gains or larger losses</w:t>
      </w:r>
    </w:p>
    <w:p w14:paraId="5561CA7C" w14:textId="23A1DC34" w:rsidR="00D74752" w:rsidRDefault="00D74752">
      <w:pPr>
        <w:pStyle w:val="CommentText"/>
        <w:rPr>
          <w:color w:val="00B050"/>
        </w:rPr>
      </w:pPr>
    </w:p>
    <w:p w14:paraId="1389729D" w14:textId="16C299DD" w:rsidR="00D74752" w:rsidRDefault="00D74752">
      <w:pPr>
        <w:pStyle w:val="CommentText"/>
        <w:rPr>
          <w:color w:val="00B050"/>
        </w:rPr>
      </w:pPr>
      <w:r>
        <w:rPr>
          <w:color w:val="00B050"/>
        </w:rPr>
        <w:t>The average loss between Kd-Gk=641,133</w:t>
      </w:r>
    </w:p>
    <w:p w14:paraId="42956350" w14:textId="6D857D33" w:rsidR="00D74752" w:rsidRPr="00474151" w:rsidRDefault="00D74752">
      <w:pPr>
        <w:pStyle w:val="CommentText"/>
        <w:rPr>
          <w:color w:val="00B050"/>
        </w:rPr>
      </w:pPr>
      <w:r>
        <w:rPr>
          <w:color w:val="00B050"/>
        </w:rPr>
        <w:t>The average gain between Kd-Gk=631,817</w:t>
      </w:r>
    </w:p>
    <w:p w14:paraId="50FEF4A1" w14:textId="77777777" w:rsidR="00D74752" w:rsidRDefault="00D74752">
      <w:pPr>
        <w:pStyle w:val="CommentText"/>
      </w:pPr>
    </w:p>
    <w:p w14:paraId="369C7695" w14:textId="650A2374" w:rsidR="00D74752" w:rsidRDefault="00D74752">
      <w:pPr>
        <w:pStyle w:val="CommentText"/>
      </w:pPr>
      <w:r>
        <w:t>Second, this is remarkable that the net difference is only 181.kb, out of genomes that are 600000 kb.  I might point this out – only 0.1%, consistent with the observation of equivalent genome sizes.</w:t>
      </w:r>
    </w:p>
    <w:p w14:paraId="51B6BC8B" w14:textId="77777777" w:rsidR="00D74752" w:rsidRDefault="00D74752">
      <w:pPr>
        <w:pStyle w:val="CommentText"/>
      </w:pPr>
    </w:p>
    <w:p w14:paraId="67319FD0" w14:textId="34A7E0F0" w:rsidR="00D74752" w:rsidRPr="00F625FA" w:rsidRDefault="00D74752">
      <w:pPr>
        <w:pStyle w:val="CommentText"/>
        <w:rPr>
          <w:color w:val="00B050"/>
        </w:rPr>
      </w:pPr>
      <w:r>
        <w:t xml:space="preserve">Third, perhaps this part of the results would benefit from a reminder about the assembly quality and how unassembled portions, or different quality between the two assemblies, might affect these interpretations. </w:t>
      </w:r>
      <w:r>
        <w:rPr>
          <w:color w:val="00B050"/>
        </w:rPr>
        <w:t>The indel portion was completed not with assemblies, but with gatk.</w:t>
      </w:r>
    </w:p>
    <w:p w14:paraId="7E68DA7B" w14:textId="78F196C3" w:rsidR="00D74752" w:rsidRPr="00131E8C" w:rsidRDefault="00D74752">
      <w:pPr>
        <w:pStyle w:val="CommentText"/>
      </w:pPr>
    </w:p>
  </w:comment>
  <w:comment w:id="23" w:author="Jonathan F Wendel" w:date="2017-07-13T16:23:00Z" w:initials="WJF[">
    <w:p w14:paraId="55684B95" w14:textId="34CAE6F1" w:rsidR="00D74752" w:rsidRDefault="00D74752">
      <w:pPr>
        <w:pStyle w:val="CommentText"/>
      </w:pPr>
      <w:r>
        <w:rPr>
          <w:rStyle w:val="CommentReference"/>
        </w:rPr>
        <w:annotationRef/>
      </w:r>
      <w:r>
        <w:t>I have this expectation, sort of, that the results should start with a pretty picture, that is, of both alignments drawn next to the reference genome.  This allows a reader to visualize the portions of the genomes in Gk and Kd that are alignable and “the same” as in Gossypium, and the parts that are novel in either lineage.  I expect relatively even coverage in genic regions but not so elsewhere.  Anyway, this seems natural to me, and perhaps expected.  I also think that it will be informative.  Start the results with this???</w:t>
      </w:r>
    </w:p>
  </w:comment>
  <w:comment w:id="24" w:author="Grover, Corrinne E [EEOBS]" w:date="2017-07-14T15:53:00Z" w:initials="GCE[">
    <w:p w14:paraId="276D1DEC" w14:textId="5D3123CF" w:rsidR="00D74752" w:rsidRDefault="00D74752">
      <w:pPr>
        <w:pStyle w:val="CommentText"/>
      </w:pPr>
      <w:r>
        <w:rPr>
          <w:rStyle w:val="CommentReference"/>
        </w:rPr>
        <w:annotationRef/>
      </w:r>
      <w:r>
        <w:t>We didn’t do dot-plots or whole-genome alignments per se because the Kokia genome (in particular) is in pieces. Also, that would take away from n=12, if a reviewer is alert and asks about it.</w:t>
      </w:r>
    </w:p>
  </w:comment>
  <w:comment w:id="25" w:author="Jonathan F Wendel" w:date="2017-07-13T16:25:00Z" w:initials="WJF[">
    <w:p w14:paraId="6428504A" w14:textId="467E28B4" w:rsidR="00D74752" w:rsidRDefault="00D74752">
      <w:pPr>
        <w:pStyle w:val="CommentText"/>
      </w:pPr>
      <w:r>
        <w:rPr>
          <w:rStyle w:val="CommentReference"/>
        </w:rPr>
        <w:annotationRef/>
      </w:r>
      <w:r>
        <w:t>Not edited yet.  Will need to do so after you consider my comments and rev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C951B2" w15:done="0"/>
  <w15:commentEx w15:paraId="1C35FAE6" w15:done="0"/>
  <w15:commentEx w15:paraId="608A9245" w15:done="0"/>
  <w15:commentEx w15:paraId="6DE24034" w15:done="0"/>
  <w15:commentEx w15:paraId="67A24406" w15:done="0"/>
  <w15:commentEx w15:paraId="03CF34E9" w15:done="0"/>
  <w15:commentEx w15:paraId="3DA1BBD6" w15:done="0"/>
  <w15:commentEx w15:paraId="1ED65898" w15:done="0"/>
  <w15:commentEx w15:paraId="1C05A21A" w15:done="0"/>
  <w15:commentEx w15:paraId="70E331FC" w15:paraIdParent="1C05A21A" w15:done="0"/>
  <w15:commentEx w15:paraId="00056EA0" w15:done="0"/>
  <w15:commentEx w15:paraId="61645570" w15:done="0"/>
  <w15:commentEx w15:paraId="11FA092F" w15:paraIdParent="61645570" w15:done="0"/>
  <w15:commentEx w15:paraId="4681DF42" w15:done="0"/>
  <w15:commentEx w15:paraId="01D589DE" w15:paraIdParent="4681DF42" w15:done="0"/>
  <w15:commentEx w15:paraId="6CCFD29E" w15:done="0"/>
  <w15:commentEx w15:paraId="2E5338ED" w15:paraIdParent="6CCFD29E" w15:done="0"/>
  <w15:commentEx w15:paraId="2267D205" w15:done="0"/>
  <w15:commentEx w15:paraId="12A1C224" w15:paraIdParent="2267D205" w15:done="0"/>
  <w15:commentEx w15:paraId="710A3527" w15:done="0"/>
  <w15:commentEx w15:paraId="79DD2A79" w15:paraIdParent="710A3527" w15:done="0"/>
  <w15:commentEx w15:paraId="7E68DA7B" w15:done="0"/>
  <w15:commentEx w15:paraId="55684B95" w15:done="0"/>
  <w15:commentEx w15:paraId="276D1DEC" w15:paraIdParent="55684B95" w15:done="0"/>
  <w15:commentEx w15:paraId="6428504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3E4D4" w14:textId="77777777" w:rsidR="00D74752" w:rsidRDefault="00D74752" w:rsidP="00B04AC1">
      <w:pPr>
        <w:spacing w:after="0" w:line="240" w:lineRule="auto"/>
      </w:pPr>
      <w:r>
        <w:separator/>
      </w:r>
    </w:p>
  </w:endnote>
  <w:endnote w:type="continuationSeparator" w:id="0">
    <w:p w14:paraId="04D5C18A" w14:textId="77777777" w:rsidR="00D74752" w:rsidRDefault="00D74752"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auto"/>
    <w:pitch w:val="variable"/>
    <w:sig w:usb0="A10006FF" w:usb1="4000205B" w:usb2="00000010" w:usb3="00000000" w:csb0="0000019F"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D5BC1" w14:textId="77777777" w:rsidR="00D74752" w:rsidRDefault="00D74752" w:rsidP="00B04AC1">
      <w:pPr>
        <w:spacing w:after="0" w:line="240" w:lineRule="auto"/>
      </w:pPr>
      <w:r>
        <w:separator/>
      </w:r>
    </w:p>
  </w:footnote>
  <w:footnote w:type="continuationSeparator" w:id="0">
    <w:p w14:paraId="7FD66766" w14:textId="77777777" w:rsidR="00D74752" w:rsidRDefault="00D74752"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Jonathan F Wendel">
    <w15:presenceInfo w15:providerId="AD" w15:userId="S-1-5-21-1659004503-1450960922-1606980848-77910"/>
  </w15:person>
  <w15:person w15:author="Jonathan Wendel">
    <w15:presenceInfo w15:providerId="None" w15:userId="Jonathan Wendel"/>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record-ids&gt;&lt;/item&gt;&lt;/Libraries&gt;"/>
  </w:docVars>
  <w:rsids>
    <w:rsidRoot w:val="00527AA9"/>
    <w:rsid w:val="00001C0B"/>
    <w:rsid w:val="00004FE0"/>
    <w:rsid w:val="000105AC"/>
    <w:rsid w:val="00024FD7"/>
    <w:rsid w:val="0004228B"/>
    <w:rsid w:val="0005287E"/>
    <w:rsid w:val="00053C17"/>
    <w:rsid w:val="00053CF6"/>
    <w:rsid w:val="0005507F"/>
    <w:rsid w:val="00070927"/>
    <w:rsid w:val="00081FCB"/>
    <w:rsid w:val="0008561B"/>
    <w:rsid w:val="00086D7E"/>
    <w:rsid w:val="00091D34"/>
    <w:rsid w:val="00095310"/>
    <w:rsid w:val="000A0D6B"/>
    <w:rsid w:val="000B64BB"/>
    <w:rsid w:val="000C59AC"/>
    <w:rsid w:val="000D2ABF"/>
    <w:rsid w:val="000D61B6"/>
    <w:rsid w:val="000E0CD8"/>
    <w:rsid w:val="000E313A"/>
    <w:rsid w:val="000E432D"/>
    <w:rsid w:val="000E50F2"/>
    <w:rsid w:val="000E5256"/>
    <w:rsid w:val="00101150"/>
    <w:rsid w:val="00101FBC"/>
    <w:rsid w:val="00113233"/>
    <w:rsid w:val="0011463B"/>
    <w:rsid w:val="0011523E"/>
    <w:rsid w:val="00117A32"/>
    <w:rsid w:val="001243D5"/>
    <w:rsid w:val="00124999"/>
    <w:rsid w:val="00124CF5"/>
    <w:rsid w:val="00124F71"/>
    <w:rsid w:val="00131E8C"/>
    <w:rsid w:val="001331AD"/>
    <w:rsid w:val="00133AF1"/>
    <w:rsid w:val="00143B35"/>
    <w:rsid w:val="00150F93"/>
    <w:rsid w:val="00153D4C"/>
    <w:rsid w:val="00160854"/>
    <w:rsid w:val="00166A71"/>
    <w:rsid w:val="00186945"/>
    <w:rsid w:val="00195CBD"/>
    <w:rsid w:val="001965C6"/>
    <w:rsid w:val="001A3EAE"/>
    <w:rsid w:val="001B0CDB"/>
    <w:rsid w:val="001B1FD8"/>
    <w:rsid w:val="001C0C32"/>
    <w:rsid w:val="001C1700"/>
    <w:rsid w:val="001C5718"/>
    <w:rsid w:val="001C6D03"/>
    <w:rsid w:val="001C7EC1"/>
    <w:rsid w:val="001D7ED2"/>
    <w:rsid w:val="001E096A"/>
    <w:rsid w:val="001E39ED"/>
    <w:rsid w:val="001E527B"/>
    <w:rsid w:val="001F1375"/>
    <w:rsid w:val="001F65AF"/>
    <w:rsid w:val="00207BC8"/>
    <w:rsid w:val="0022184E"/>
    <w:rsid w:val="002237F8"/>
    <w:rsid w:val="00223D4A"/>
    <w:rsid w:val="0023383F"/>
    <w:rsid w:val="0024333D"/>
    <w:rsid w:val="002474F9"/>
    <w:rsid w:val="00254877"/>
    <w:rsid w:val="002604F1"/>
    <w:rsid w:val="002613A6"/>
    <w:rsid w:val="002625FF"/>
    <w:rsid w:val="00263B03"/>
    <w:rsid w:val="002704A2"/>
    <w:rsid w:val="00273CB1"/>
    <w:rsid w:val="00275494"/>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2F45"/>
    <w:rsid w:val="003A3AFA"/>
    <w:rsid w:val="003B04A8"/>
    <w:rsid w:val="003B32D7"/>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3636"/>
    <w:rsid w:val="00412C2F"/>
    <w:rsid w:val="00417CA2"/>
    <w:rsid w:val="00420338"/>
    <w:rsid w:val="00423D3B"/>
    <w:rsid w:val="00426D24"/>
    <w:rsid w:val="00430960"/>
    <w:rsid w:val="00430AF5"/>
    <w:rsid w:val="004356A0"/>
    <w:rsid w:val="0044237A"/>
    <w:rsid w:val="00442C92"/>
    <w:rsid w:val="00443541"/>
    <w:rsid w:val="004460E0"/>
    <w:rsid w:val="00457C7C"/>
    <w:rsid w:val="004670DC"/>
    <w:rsid w:val="00470BB8"/>
    <w:rsid w:val="00474151"/>
    <w:rsid w:val="004746FD"/>
    <w:rsid w:val="00485F39"/>
    <w:rsid w:val="004874FA"/>
    <w:rsid w:val="00487C56"/>
    <w:rsid w:val="00490E61"/>
    <w:rsid w:val="00491B99"/>
    <w:rsid w:val="004B04FD"/>
    <w:rsid w:val="004B4BE9"/>
    <w:rsid w:val="004B7B8A"/>
    <w:rsid w:val="004B7CF5"/>
    <w:rsid w:val="004C1A29"/>
    <w:rsid w:val="004D6D7A"/>
    <w:rsid w:val="004E5F56"/>
    <w:rsid w:val="004F1CF2"/>
    <w:rsid w:val="004F60B6"/>
    <w:rsid w:val="0051282F"/>
    <w:rsid w:val="00522084"/>
    <w:rsid w:val="00523E25"/>
    <w:rsid w:val="00527AA9"/>
    <w:rsid w:val="00530862"/>
    <w:rsid w:val="00540EA0"/>
    <w:rsid w:val="00544FBF"/>
    <w:rsid w:val="005457BE"/>
    <w:rsid w:val="00551A4E"/>
    <w:rsid w:val="00552CCE"/>
    <w:rsid w:val="005572AC"/>
    <w:rsid w:val="00562B01"/>
    <w:rsid w:val="00564474"/>
    <w:rsid w:val="00570945"/>
    <w:rsid w:val="0057138E"/>
    <w:rsid w:val="00580E02"/>
    <w:rsid w:val="00585D53"/>
    <w:rsid w:val="00591B90"/>
    <w:rsid w:val="00594625"/>
    <w:rsid w:val="005949A5"/>
    <w:rsid w:val="005A0A86"/>
    <w:rsid w:val="005A0ADB"/>
    <w:rsid w:val="005B4525"/>
    <w:rsid w:val="005B45C2"/>
    <w:rsid w:val="005C5E71"/>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80902"/>
    <w:rsid w:val="006962EB"/>
    <w:rsid w:val="00696FEF"/>
    <w:rsid w:val="006A69DB"/>
    <w:rsid w:val="006A7809"/>
    <w:rsid w:val="006B275F"/>
    <w:rsid w:val="006C0723"/>
    <w:rsid w:val="006D702F"/>
    <w:rsid w:val="006E0CE9"/>
    <w:rsid w:val="006F164D"/>
    <w:rsid w:val="00707B46"/>
    <w:rsid w:val="00713285"/>
    <w:rsid w:val="0072265B"/>
    <w:rsid w:val="007314BA"/>
    <w:rsid w:val="00742B97"/>
    <w:rsid w:val="00756A47"/>
    <w:rsid w:val="00757F56"/>
    <w:rsid w:val="00762251"/>
    <w:rsid w:val="007631BC"/>
    <w:rsid w:val="00772F9D"/>
    <w:rsid w:val="00774D24"/>
    <w:rsid w:val="00780297"/>
    <w:rsid w:val="0078417D"/>
    <w:rsid w:val="0078439C"/>
    <w:rsid w:val="00794CD1"/>
    <w:rsid w:val="00796ACC"/>
    <w:rsid w:val="0079791F"/>
    <w:rsid w:val="007A149B"/>
    <w:rsid w:val="007B6F34"/>
    <w:rsid w:val="007C72C1"/>
    <w:rsid w:val="007D59A6"/>
    <w:rsid w:val="007E07B8"/>
    <w:rsid w:val="007E3C58"/>
    <w:rsid w:val="007E4BBC"/>
    <w:rsid w:val="007F3F6C"/>
    <w:rsid w:val="0081234A"/>
    <w:rsid w:val="00821327"/>
    <w:rsid w:val="00825AB0"/>
    <w:rsid w:val="0084403D"/>
    <w:rsid w:val="0084460B"/>
    <w:rsid w:val="00844AB5"/>
    <w:rsid w:val="008503CC"/>
    <w:rsid w:val="008523D3"/>
    <w:rsid w:val="00860B13"/>
    <w:rsid w:val="008772EF"/>
    <w:rsid w:val="0088197C"/>
    <w:rsid w:val="008B77A0"/>
    <w:rsid w:val="008D112F"/>
    <w:rsid w:val="008D1D08"/>
    <w:rsid w:val="008E2ACA"/>
    <w:rsid w:val="008E4D83"/>
    <w:rsid w:val="008E6803"/>
    <w:rsid w:val="008E7C28"/>
    <w:rsid w:val="008F007C"/>
    <w:rsid w:val="008F4ABC"/>
    <w:rsid w:val="0090141E"/>
    <w:rsid w:val="00910540"/>
    <w:rsid w:val="0091634B"/>
    <w:rsid w:val="00920024"/>
    <w:rsid w:val="00930C4E"/>
    <w:rsid w:val="00931973"/>
    <w:rsid w:val="00934339"/>
    <w:rsid w:val="00935BDC"/>
    <w:rsid w:val="00951240"/>
    <w:rsid w:val="00953E24"/>
    <w:rsid w:val="00961765"/>
    <w:rsid w:val="00973A4A"/>
    <w:rsid w:val="009829EC"/>
    <w:rsid w:val="00983911"/>
    <w:rsid w:val="009915C3"/>
    <w:rsid w:val="00992F04"/>
    <w:rsid w:val="0099556C"/>
    <w:rsid w:val="009961E8"/>
    <w:rsid w:val="009A067D"/>
    <w:rsid w:val="009A20AC"/>
    <w:rsid w:val="009A2CE7"/>
    <w:rsid w:val="009A4FCF"/>
    <w:rsid w:val="009A53E5"/>
    <w:rsid w:val="009B27AB"/>
    <w:rsid w:val="009B39AC"/>
    <w:rsid w:val="009B49B6"/>
    <w:rsid w:val="009C09A1"/>
    <w:rsid w:val="009C5893"/>
    <w:rsid w:val="009C622D"/>
    <w:rsid w:val="009C6A08"/>
    <w:rsid w:val="009C7C8B"/>
    <w:rsid w:val="009D56BC"/>
    <w:rsid w:val="009E0ABD"/>
    <w:rsid w:val="009E20B9"/>
    <w:rsid w:val="009E65C9"/>
    <w:rsid w:val="009E74BF"/>
    <w:rsid w:val="009F4E29"/>
    <w:rsid w:val="00A00C45"/>
    <w:rsid w:val="00A05C2A"/>
    <w:rsid w:val="00A06560"/>
    <w:rsid w:val="00A06AC5"/>
    <w:rsid w:val="00A205DD"/>
    <w:rsid w:val="00A227DD"/>
    <w:rsid w:val="00A22A3C"/>
    <w:rsid w:val="00A234E6"/>
    <w:rsid w:val="00A245C9"/>
    <w:rsid w:val="00A273FC"/>
    <w:rsid w:val="00A352F5"/>
    <w:rsid w:val="00A51DD4"/>
    <w:rsid w:val="00A77DBC"/>
    <w:rsid w:val="00A85E67"/>
    <w:rsid w:val="00A944A9"/>
    <w:rsid w:val="00AA5C4C"/>
    <w:rsid w:val="00AA671B"/>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915D9"/>
    <w:rsid w:val="00BA2CAA"/>
    <w:rsid w:val="00BA749E"/>
    <w:rsid w:val="00BA7D1F"/>
    <w:rsid w:val="00BB0A33"/>
    <w:rsid w:val="00BB4613"/>
    <w:rsid w:val="00BC520F"/>
    <w:rsid w:val="00BC618D"/>
    <w:rsid w:val="00BD15B3"/>
    <w:rsid w:val="00BD57E7"/>
    <w:rsid w:val="00BE6E3C"/>
    <w:rsid w:val="00BF4F13"/>
    <w:rsid w:val="00BF58DD"/>
    <w:rsid w:val="00C01357"/>
    <w:rsid w:val="00C13819"/>
    <w:rsid w:val="00C261F9"/>
    <w:rsid w:val="00C34EE2"/>
    <w:rsid w:val="00C373AD"/>
    <w:rsid w:val="00C37DF5"/>
    <w:rsid w:val="00C47760"/>
    <w:rsid w:val="00C51889"/>
    <w:rsid w:val="00C618B1"/>
    <w:rsid w:val="00C620A0"/>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70169"/>
    <w:rsid w:val="00D705DF"/>
    <w:rsid w:val="00D732FA"/>
    <w:rsid w:val="00D74752"/>
    <w:rsid w:val="00D7712D"/>
    <w:rsid w:val="00D87612"/>
    <w:rsid w:val="00D87FFA"/>
    <w:rsid w:val="00D94147"/>
    <w:rsid w:val="00DA3496"/>
    <w:rsid w:val="00DC5BAE"/>
    <w:rsid w:val="00DC6E26"/>
    <w:rsid w:val="00DD5F6E"/>
    <w:rsid w:val="00DE22E9"/>
    <w:rsid w:val="00DF4D0E"/>
    <w:rsid w:val="00E051EB"/>
    <w:rsid w:val="00E227E0"/>
    <w:rsid w:val="00E27239"/>
    <w:rsid w:val="00E27797"/>
    <w:rsid w:val="00E32093"/>
    <w:rsid w:val="00E34B06"/>
    <w:rsid w:val="00E3721E"/>
    <w:rsid w:val="00E4288C"/>
    <w:rsid w:val="00E50019"/>
    <w:rsid w:val="00E509F3"/>
    <w:rsid w:val="00E513C4"/>
    <w:rsid w:val="00E64282"/>
    <w:rsid w:val="00E70B44"/>
    <w:rsid w:val="00E818F3"/>
    <w:rsid w:val="00E83116"/>
    <w:rsid w:val="00E94846"/>
    <w:rsid w:val="00EA358C"/>
    <w:rsid w:val="00EA4D66"/>
    <w:rsid w:val="00EA6B78"/>
    <w:rsid w:val="00EB0E31"/>
    <w:rsid w:val="00EB39D9"/>
    <w:rsid w:val="00EC5CA9"/>
    <w:rsid w:val="00ED06BD"/>
    <w:rsid w:val="00EE1F66"/>
    <w:rsid w:val="00EE3B50"/>
    <w:rsid w:val="00EE5495"/>
    <w:rsid w:val="00EF6CC6"/>
    <w:rsid w:val="00EF725F"/>
    <w:rsid w:val="00F00F9E"/>
    <w:rsid w:val="00F0733E"/>
    <w:rsid w:val="00F1517F"/>
    <w:rsid w:val="00F22C28"/>
    <w:rsid w:val="00F253DE"/>
    <w:rsid w:val="00F26A94"/>
    <w:rsid w:val="00F47DA9"/>
    <w:rsid w:val="00F510C0"/>
    <w:rsid w:val="00F514F4"/>
    <w:rsid w:val="00F625FA"/>
    <w:rsid w:val="00F70421"/>
    <w:rsid w:val="00F71F01"/>
    <w:rsid w:val="00F77FB3"/>
    <w:rsid w:val="00F973CE"/>
    <w:rsid w:val="00FA2E63"/>
    <w:rsid w:val="00FA3030"/>
    <w:rsid w:val="00FA3E71"/>
    <w:rsid w:val="00FA662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8607022B-E20A-4CB5-808B-67E33FE4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10" Type="http://schemas.openxmlformats.org/officeDocument/2006/relationships/hyperlink" Target="https://github.com/Wendellab/KokiaKirkii"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54177-212F-4BD6-A878-2DFD46C0F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4</Pages>
  <Words>7544</Words>
  <Characters>4300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4</cp:revision>
  <dcterms:created xsi:type="dcterms:W3CDTF">2017-07-14T21:26:00Z</dcterms:created>
  <dcterms:modified xsi:type="dcterms:W3CDTF">2017-07-1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